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9B4745" w14:textId="1FF6571E" w:rsidR="000800E9" w:rsidRPr="00B2199C" w:rsidRDefault="00BF3549">
      <w:pPr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b/>
          <w:bCs/>
          <w:sz w:val="16"/>
          <w:szCs w:val="16"/>
          <w:highlight w:val="yellow"/>
        </w:rPr>
        <w:t>Appendix 1</w:t>
      </w:r>
      <w:r w:rsidR="00536829" w:rsidRPr="00B2199C">
        <w:rPr>
          <w:rFonts w:asciiTheme="majorBidi" w:hAnsiTheme="majorBidi" w:cstheme="majorBidi"/>
          <w:b/>
          <w:bCs/>
          <w:sz w:val="16"/>
          <w:szCs w:val="16"/>
          <w:highlight w:val="yellow"/>
        </w:rPr>
        <w:t>.</w:t>
      </w:r>
      <w:r w:rsidR="00536829" w:rsidRPr="00B2199C">
        <w:rPr>
          <w:rFonts w:asciiTheme="majorBidi" w:hAnsiTheme="majorBidi" w:cstheme="majorBidi"/>
          <w:sz w:val="16"/>
          <w:szCs w:val="16"/>
        </w:rPr>
        <w:t xml:space="preserve"> Main characteristic </w:t>
      </w:r>
      <w:r w:rsidR="00315007" w:rsidRPr="00B2199C">
        <w:rPr>
          <w:rFonts w:asciiTheme="majorBidi" w:hAnsiTheme="majorBidi" w:cstheme="majorBidi"/>
          <w:sz w:val="16"/>
          <w:szCs w:val="16"/>
        </w:rPr>
        <w:t xml:space="preserve">included in </w:t>
      </w:r>
      <w:r w:rsidR="00536829" w:rsidRPr="00B2199C">
        <w:rPr>
          <w:rFonts w:asciiTheme="majorBidi" w:hAnsiTheme="majorBidi" w:cstheme="majorBidi"/>
          <w:sz w:val="16"/>
          <w:szCs w:val="16"/>
        </w:rPr>
        <w:t xml:space="preserve">our study </w:t>
      </w:r>
    </w:p>
    <w:tbl>
      <w:tblPr>
        <w:tblW w:w="9915" w:type="dxa"/>
        <w:tblInd w:w="-5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58"/>
        <w:gridCol w:w="1132"/>
        <w:gridCol w:w="1105"/>
        <w:gridCol w:w="1034"/>
        <w:gridCol w:w="723"/>
        <w:gridCol w:w="1159"/>
        <w:gridCol w:w="709"/>
        <w:gridCol w:w="1321"/>
        <w:gridCol w:w="1241"/>
        <w:gridCol w:w="900"/>
      </w:tblGrid>
      <w:tr w:rsidR="00BF3585" w:rsidRPr="00B2199C" w14:paraId="367EE0A2" w14:textId="1E848249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center"/>
            <w:hideMark/>
          </w:tcPr>
          <w:p w14:paraId="23E0B041" w14:textId="2D93D884" w:rsidR="00BF3585" w:rsidRPr="00B2199C" w:rsidRDefault="002A7129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 xml:space="preserve">Type </w:t>
            </w:r>
            <w:r w:rsidR="00BF3585"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of fish</w:t>
            </w:r>
          </w:p>
        </w:tc>
        <w:tc>
          <w:tcPr>
            <w:tcW w:w="1017" w:type="dxa"/>
            <w:shd w:val="clear" w:color="auto" w:fill="auto"/>
            <w:noWrap/>
            <w:vAlign w:val="center"/>
            <w:hideMark/>
          </w:tcPr>
          <w:p w14:paraId="7DD673D1" w14:textId="77777777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Family</w:t>
            </w:r>
          </w:p>
        </w:tc>
        <w:tc>
          <w:tcPr>
            <w:tcW w:w="994" w:type="dxa"/>
            <w:shd w:val="clear" w:color="auto" w:fill="auto"/>
            <w:noWrap/>
            <w:vAlign w:val="center"/>
            <w:hideMark/>
          </w:tcPr>
          <w:p w14:paraId="272620B3" w14:textId="1577D9E1" w:rsidR="00BF3585" w:rsidRPr="00B2199C" w:rsidRDefault="00FA7801" w:rsidP="00FA7801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Source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14:paraId="7CC12B98" w14:textId="342162A3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County</w:t>
            </w:r>
          </w:p>
        </w:tc>
        <w:tc>
          <w:tcPr>
            <w:tcW w:w="660" w:type="dxa"/>
            <w:shd w:val="clear" w:color="auto" w:fill="auto"/>
            <w:noWrap/>
            <w:vAlign w:val="center"/>
            <w:hideMark/>
          </w:tcPr>
          <w:p w14:paraId="19B26BBE" w14:textId="14C7257C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 xml:space="preserve">Sample size </w:t>
            </w:r>
          </w:p>
        </w:tc>
        <w:tc>
          <w:tcPr>
            <w:tcW w:w="1041" w:type="dxa"/>
            <w:shd w:val="clear" w:color="auto" w:fill="auto"/>
            <w:noWrap/>
            <w:vAlign w:val="center"/>
            <w:hideMark/>
          </w:tcPr>
          <w:p w14:paraId="6CDC25DF" w14:textId="783C72E7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Mean concentration</w:t>
            </w:r>
            <w:r w:rsidR="002A7129"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 xml:space="preserve"> (</w:t>
            </w:r>
            <w:r w:rsidR="002A7129" w:rsidRPr="00B2199C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µg/kg)</w:t>
            </w:r>
          </w:p>
        </w:tc>
        <w:tc>
          <w:tcPr>
            <w:tcW w:w="647" w:type="dxa"/>
            <w:shd w:val="clear" w:color="auto" w:fill="auto"/>
            <w:noWrap/>
            <w:vAlign w:val="center"/>
            <w:hideMark/>
          </w:tcPr>
          <w:p w14:paraId="1F3E23F2" w14:textId="61D4FC51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SD</w:t>
            </w:r>
            <w:r w:rsidR="002A7129" w:rsidRPr="00B2199C">
              <w:rPr>
                <w:rStyle w:val="FootnoteReference"/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footnoteReference w:id="1"/>
            </w:r>
          </w:p>
          <w:p w14:paraId="54A5D1A6" w14:textId="6CE39D10" w:rsidR="002A7129" w:rsidRPr="00B2199C" w:rsidRDefault="002A7129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(</w:t>
            </w:r>
            <w:r w:rsidRPr="00B2199C">
              <w:rPr>
                <w:rFonts w:asciiTheme="majorBidi" w:hAnsiTheme="majorBidi" w:cstheme="majorBidi"/>
                <w:b/>
                <w:bCs/>
                <w:sz w:val="16"/>
                <w:szCs w:val="16"/>
              </w:rPr>
              <w:t>µg/kg)</w:t>
            </w:r>
          </w:p>
        </w:tc>
        <w:tc>
          <w:tcPr>
            <w:tcW w:w="1321" w:type="dxa"/>
            <w:shd w:val="clear" w:color="auto" w:fill="auto"/>
            <w:noWrap/>
            <w:vAlign w:val="center"/>
            <w:hideMark/>
          </w:tcPr>
          <w:p w14:paraId="62E97C37" w14:textId="70F77893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  <w:t>Method of detection</w:t>
            </w:r>
          </w:p>
        </w:tc>
        <w:tc>
          <w:tcPr>
            <w:tcW w:w="1241" w:type="dxa"/>
            <w:shd w:val="clear" w:color="auto" w:fill="auto"/>
            <w:noWrap/>
            <w:vAlign w:val="center"/>
            <w:hideMark/>
          </w:tcPr>
          <w:p w14:paraId="324F2804" w14:textId="1AAE7629" w:rsidR="00BF3585" w:rsidRPr="004C0396" w:rsidRDefault="00FA7801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  <w:highlight w:val="yellow"/>
              </w:rPr>
              <w:t>LOD</w:t>
            </w:r>
            <w:r w:rsidRPr="004C0396">
              <w:rPr>
                <w:rStyle w:val="FootnoteReference"/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  <w:highlight w:val="yellow"/>
              </w:rPr>
              <w:footnoteReference w:id="2"/>
            </w:r>
          </w:p>
        </w:tc>
        <w:tc>
          <w:tcPr>
            <w:tcW w:w="815" w:type="dxa"/>
            <w:vAlign w:val="center"/>
          </w:tcPr>
          <w:p w14:paraId="07D4A281" w14:textId="2E5E7673" w:rsidR="00BF3585" w:rsidRPr="00B2199C" w:rsidRDefault="004D1489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  <w:lang w:val="en"/>
              </w:rPr>
              <w:t>Reference</w:t>
            </w:r>
          </w:p>
          <w:p w14:paraId="5C86F539" w14:textId="77777777" w:rsidR="00BF3585" w:rsidRPr="00B2199C" w:rsidRDefault="00BF3585" w:rsidP="007F6768">
            <w:pPr>
              <w:spacing w:after="0" w:line="240" w:lineRule="auto"/>
              <w:jc w:val="center"/>
              <w:rPr>
                <w:rFonts w:asciiTheme="majorBidi" w:eastAsia="Times New Roman" w:hAnsiTheme="majorBidi" w:cstheme="majorBidi"/>
                <w:b/>
                <w:bCs/>
                <w:color w:val="000000"/>
                <w:sz w:val="16"/>
                <w:szCs w:val="16"/>
              </w:rPr>
            </w:pPr>
          </w:p>
        </w:tc>
      </w:tr>
      <w:tr w:rsidR="00B2199C" w:rsidRPr="00B2199C" w14:paraId="0C3D7498" w14:textId="407A693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C7C8A0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Sawtooth barracuda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0C927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hyraen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utnami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008F92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34C306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ustrali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CE9BF5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E5DC0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4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DA23C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6D24079" w14:textId="6214CA6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HPLC/MS</w:t>
            </w:r>
            <w:r w:rsidRPr="00B2199C">
              <w:rPr>
                <w:rStyle w:val="FootnoteReference"/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footnoteReference w:id="3"/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B001A88" w14:textId="44EB212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  <w:r w:rsidRPr="004C0396">
              <w:rPr>
                <w:rStyle w:val="FootnoteReference"/>
                <w:rFonts w:asciiTheme="majorBidi" w:hAnsiTheme="majorBidi" w:cstheme="majorBidi"/>
                <w:sz w:val="16"/>
                <w:szCs w:val="16"/>
                <w:highlight w:val="yellow"/>
              </w:rPr>
              <w:footnoteReference w:id="4"/>
            </w:r>
          </w:p>
        </w:tc>
        <w:tc>
          <w:tcPr>
            <w:tcW w:w="815" w:type="dxa"/>
          </w:tcPr>
          <w:p w14:paraId="33235732" w14:textId="4692E51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milton&lt;/Author&gt;&lt;Year&gt;2010&lt;/Year&gt;&lt;RecNum&gt;10&lt;/RecNum&gt;&lt;DisplayText&gt;[1]&lt;/DisplayText&gt;&lt;record&gt;&lt;rec-number&gt;10&lt;/rec-number&gt;&lt;foreign-keys&gt;&lt;key app="EN" db-id="xvrvexzaoawv5fewwwy5z2fprpxav5drwsd0" timestamp="1660284528"&gt;10&lt;/key&gt;&lt;/foreign-keys&gt;&lt;ref-type name="Journal Article"&gt;17&lt;/ref-type&gt;&lt;contributors&gt;&lt;authors&gt;&lt;author&gt;Hamilton, Brett&lt;/author&gt;&lt;author&gt;Whittle, Nigel&lt;/author&gt;&lt;author&gt;Shaw, Glen&lt;/author&gt;&lt;author&gt;Eaglesham, Geoff&lt;/author&gt;&lt;author&gt;Moore, Michael R&lt;/author&gt;&lt;author&gt;Lewis, Richard J&lt;/author&gt;&lt;/authors&gt;&lt;/contributors&gt;&lt;titles&gt;&lt;title&gt;Human fatality associated with Pacific ciguatoxin contaminated fish&lt;/title&gt;&lt;secondary-title&gt;Toxicon&lt;/secondary-title&gt;&lt;/titles&gt;&lt;periodical&gt;&lt;full-title&gt;Toxicon&lt;/full-title&gt;&lt;/periodical&gt;&lt;pages&gt;668-673&lt;/pages&gt;&lt;volume&gt;56&lt;/volume&gt;&lt;number&gt;5&lt;/number&gt;&lt;dates&gt;&lt;year&gt;2010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D536E17" w14:textId="6DD4E87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CAEAC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Spanish mackerel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4218C48" w14:textId="36646CB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  <w:r w:rsidRPr="00B2199C">
              <w:rPr>
                <w:rStyle w:val="FootnoteReference"/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ootnoteReference w:id="5"/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60F80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ew South Wale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BB9AA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ustrali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CD9F6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0D834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15EC4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B23B8C4" w14:textId="1984D9E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LC–MS/MS</w:t>
            </w:r>
            <w:r w:rsidRPr="00B2199C">
              <w:rPr>
                <w:rStyle w:val="FootnoteReference"/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footnoteReference w:id="6"/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4741204" w14:textId="2A74286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BE5F146" w14:textId="16949EC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Kohli&lt;/Author&gt;&lt;Year&gt;2017&lt;/Year&gt;&lt;RecNum&gt;11&lt;/RecNum&gt;&lt;DisplayText&gt;[2]&lt;/DisplayText&gt;&lt;record&gt;&lt;rec-number&gt;11&lt;/rec-number&gt;&lt;foreign-keys&gt;&lt;key app="EN" db-id="xvrvexzaoawv5fewwwy5z2fprpxav5drwsd0" timestamp="1660284636"&gt;11&lt;/key&gt;&lt;/foreign-keys&gt;&lt;ref-type name="Journal Article"&gt;17&lt;/ref-type&gt;&lt;contributors&gt;&lt;authors&gt;&lt;author&gt;Kohli, Gurjeet S&lt;/author&gt;&lt;author&gt;Haslauer, Kristina&lt;/author&gt;&lt;author&gt;Sarowar, Chowdhury&lt;/author&gt;&lt;author&gt;Kretzschmar, Anna Liza&lt;/author&gt;&lt;author&gt;Boulter, Mark&lt;/author&gt;&lt;author&gt;Harwood, D Tim&lt;/author&gt;&lt;author&gt;Laczka, Olivier&lt;/author&gt;&lt;author&gt;Murray, Shauna A&lt;/author&gt;&lt;/authors&gt;&lt;/contributors&gt;&lt;titles&gt;&lt;title&gt;Qualitative and quantitative assessment of the presence of ciguatoxin, P-CTX-1B, in Spanish Mackerel (Scomberomorus commerson) from waters in New South Wales (Australia)&lt;/title&gt;&lt;secondary-title&gt;Toxicology reports&lt;/secondary-title&gt;&lt;/titles&gt;&lt;periodical&gt;&lt;full-title&gt;Toxicology reports&lt;/full-title&gt;&lt;/periodical&gt;&lt;pages&gt;328-334&lt;/pages&gt;&lt;volume&gt;4&lt;/volume&gt;&lt;dates&gt;&lt;year&gt;2017&lt;/year&gt;&lt;/dates&gt;&lt;isbn&gt;2214-750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0B05E45" w14:textId="5F65C32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4B33B7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eili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undulate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AFC957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6FF35F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7C6645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103C05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7F56F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78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DCE711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1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6A71C5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3F72B9E" w14:textId="238A85E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DFC75E6" w14:textId="374BE0D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5A443B7" w14:textId="3943E461" w:rsidTr="007E1D81">
        <w:trPr>
          <w:trHeight w:val="287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91D65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eili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undulate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7BB1B8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01B3E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034647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4FE9AD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6872F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.1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B26E2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91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60FD41E" w14:textId="3863D5ED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MBA</w:t>
            </w:r>
            <w:r w:rsidRPr="00B2199C">
              <w:rPr>
                <w:rStyle w:val="FootnoteReference"/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footnoteReference w:id="7"/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84979CF" w14:textId="729497A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C9D1F52" w14:textId="0EB073F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5E345A6" w14:textId="32C794E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9C6AB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uscogutt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5BBCB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075DB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46125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DECD2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144EF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2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CAAF3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6FF4C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B306A0B" w14:textId="5B30E9C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DA97050" w14:textId="0C9DDE8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8E1A25D" w14:textId="58467E9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AF39B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nceo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E9B2E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25877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6F43A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2632D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1CFDD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E7E5C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3F5C6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6DBA305" w14:textId="6A27CE8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3730BF2" w14:textId="1652E7B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0A1AF7E" w14:textId="0F9E196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31E896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nceo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589F0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7CB5FC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025C6C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446D1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BD376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A872CC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4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38F38E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886D2FC" w14:textId="369F795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3F408F9B" w14:textId="6F875DE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DD7DBBF" w14:textId="2AD2005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5D6531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lyphekadion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A3F26F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3C6009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E1138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5C101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87220A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5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D5A9F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1E7CBF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4879C03" w14:textId="3143E4C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5637A3F" w14:textId="3BB1B11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FB28371" w14:textId="645593A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D160E1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lyphekadion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226A0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EEE17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F17248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5E1FA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9664D2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03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4AA55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0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82047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964A655" w14:textId="3718BCE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420E8CE4" w14:textId="14585C7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5A7BD57" w14:textId="433FE02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E694F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tes calcarif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909BC9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595197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3FFBD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51309D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66C5D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84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63DC2D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4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E1FC4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3B18A21" w14:textId="54268EA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486B2B4" w14:textId="098CDD3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6AB2C27" w14:textId="3E824CE7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F17B2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tes calcarif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B2801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8CCFCB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B079AB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DC7856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A564E6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3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C09F0C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7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F63F65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8EE3FA5" w14:textId="1DF1642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7CD0586" w14:textId="4EB32C1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64E89EB" w14:textId="7F59A3B7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FC9CDB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rgentimacu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BE53DB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47C9E3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BCDB7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E0209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F32F2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1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083718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7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ED1BFB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FB57306" w14:textId="7BB08F6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CEAB2F8" w14:textId="25E6835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B78E0DA" w14:textId="42E0A7F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E0DFC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rgentimacu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98B45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F087E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3DBB0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E1F2E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D3538F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59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DD6B8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6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E981C7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C88060D" w14:textId="6C0877F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3F9785D8" w14:textId="043423B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BF1BBF0" w14:textId="32F6794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756E2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rgentimacu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B3BA0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982F5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01715F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0B22F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ED021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56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19E812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5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E6A6EA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422D427" w14:textId="1D7747D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3497490C" w14:textId="0F8FEC9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F705AB1" w14:textId="2ADA2A4D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3C3C10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rgentimacu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7CFFC8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117DD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BAA86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7F1D53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38D45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.94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DA73AE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4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E531C4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5708226" w14:textId="4DE180E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E9596C1" w14:textId="1D5652D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4FCFABB" w14:textId="1BC5283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45400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5B39E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6D43C4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719A7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E421B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91B13D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9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ED56A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D48F77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34944F3" w14:textId="23C8B6E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5A52929" w14:textId="168E8A1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B965E90" w14:textId="5C28FFE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82BC4C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229E9D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CFC3F7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41A61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3291B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B082A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8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3632E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2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E964F8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77578E8" w14:textId="02AE9B0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BEE446B" w14:textId="4C715D7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553BA7D" w14:textId="6EC38E3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2B67D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DF4952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B0AEB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D081A7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AEC072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BDAEDF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9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8E7AF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24676B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4455D0A" w14:textId="7AF726E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F34C467" w14:textId="43A74D0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FE3B60B" w14:textId="065F823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8262AB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B40CDF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02AA51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F0C692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A2BCD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D6710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7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5F8386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3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25A6D1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218C29C" w14:textId="10A9B4D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1912D61E" w14:textId="0366581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5F051F9" w14:textId="02ACEC7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DCB8C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4E389E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82E28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DE6D2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B1E480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3BF45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05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BE7DDA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9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5186E6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550B39E" w14:textId="4DFAB58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3EF8EB46" w14:textId="5AA79C8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C568180" w14:textId="6E66A5E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F8572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D8C6F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F9F2F0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8DB5CE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289044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D77094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2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AAB42E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348B8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7DA6F0D" w14:textId="23B3A48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2F8B9EE" w14:textId="45B1E13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9F3F698" w14:textId="4B01E64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DB2E2B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2B070C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5E45F1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52097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E5083B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1D955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07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99FAFB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1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7AEBD8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5A97041" w14:textId="355E08B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2EB4320" w14:textId="34EF92C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A5EA09F" w14:textId="367AF19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F47EE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5A6AF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6B7F4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A1E937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20B725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C2EBC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6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80D5F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3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FCBC6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778DD4C" w14:textId="3FD4BAB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59365A8" w14:textId="565F57D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EB6E6FB" w14:textId="22AFA72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B44ED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E5327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72CEE4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1BECF7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02A24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BB70C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8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85EC0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1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96830A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D1F2340" w14:textId="4DF616A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47ACB486" w14:textId="79BA00A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CAB76E8" w14:textId="4796505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9C823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E0D33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B8F19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BE027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15DE8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AB0C8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8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AFBCE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4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534F7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C1649F4" w14:textId="449AAED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C952DBC" w14:textId="614F9CE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682CE22" w14:textId="3208897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8FD63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labari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BDAED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8DA64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D467D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4417D3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F6E629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0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8C8A44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8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636C2A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DD5C2ED" w14:textId="2767B06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C8EAA52" w14:textId="7251D32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6320E11" w14:textId="5828CA9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32AC5F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labari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AF8955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D867FA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BDB067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C9438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D4D6F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0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EB1C04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0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54E65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B990DB5" w14:textId="01FA4FF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FF071D9" w14:textId="1FF1FC1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B3A3319" w14:textId="364C62C1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95296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el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068E95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3CD770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C5BB3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4FDBC1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526E57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9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03E48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5FD8A4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AAF6A77" w14:textId="3C599C6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2B75668C" w14:textId="2BE2056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3CAB2EA" w14:textId="51EBD9E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2C6FE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el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7242BD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1B231D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C2FE0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3D49E5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ECA68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615507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24EC9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3A02B91" w14:textId="128A5B6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0146DD4" w14:textId="794ECE3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2A7A572" w14:textId="0AC64D3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23EA4E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ev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8483ED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69F24D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255B73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D632B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0950BE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0F582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91691A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1DDC871" w14:textId="1A9F9C4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48CD95F" w14:textId="51BFC4AD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52D6AE5" w14:textId="5A7BF9A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482E3A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ev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C6349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80639F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1EB7D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24D66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E5D0FF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3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33A85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F7E0A3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15A5DCF" w14:textId="374241A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125B4D0" w14:textId="3A65234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631FE3A" w14:textId="7E96896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A6A9D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72CB8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9A41A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7A052F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C9C7C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A562E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8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749CE3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1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2276C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D6B07A5" w14:textId="077A936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021CEDD" w14:textId="021F44D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3229838" w14:textId="5C09F92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6F2BD5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9570E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BC3A35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B5E93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64308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4AE42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4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C2BD6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5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E4F75B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964365D" w14:textId="2E5A0F4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5A76925" w14:textId="11182FC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243AB87" w14:textId="0279511D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1367CB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25ACF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0D7074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43E84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D60E5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9449F6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7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8A3104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3EBD86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9D96F24" w14:textId="16965B9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3298082" w14:textId="24A6030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41E3039" w14:textId="6A33ACD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91833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08577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B344F8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0DC2E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9F4E9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3B32F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C250C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623F8B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D08C6E4" w14:textId="69FC723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B7A3B4B" w14:textId="5F85A00D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765ABDB" w14:textId="7B418F3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52CF96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96910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EBD2CD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A6F4FF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B5C62D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247D7D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7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92F82B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F78D0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8DBD7F1" w14:textId="52447F9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1D207BE4" w14:textId="18B2615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E17F435" w14:textId="023D88D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27EF3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B4616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AD033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04F9E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971161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268AD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8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4D2C0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FC9567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A06E774" w14:textId="181B63D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DB642C5" w14:textId="6CA9948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FF3F21B" w14:textId="242C43A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8006D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ectropom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opard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37EFF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A250CB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A6483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D1284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A77B9E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4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E23DE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4DCBA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2DE72D7" w14:textId="10C14AB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12D38F6" w14:textId="7A6310A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15EBA6D" w14:textId="4EEF0B8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C9BEE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5146F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C17BB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57C6D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1706C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0FAAB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00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B873EF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9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B20B7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13C63AE" w14:textId="19D92DB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439A5C43" w14:textId="548FB77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8ED9B52" w14:textId="13D259D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A22B67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0BE6C4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44D943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F3B344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D517A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9C74B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5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DA3D10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9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158EC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B637520" w14:textId="4F73567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07CD95B4" w14:textId="161A70E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F2F8EC1" w14:textId="74F4D2E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E6C894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4DA752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BCE35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0D947D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AA70C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5A2155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4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618BB4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92F17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EB6B167" w14:textId="2AFE132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F4B26A7" w14:textId="7443AC0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C2E4107" w14:textId="3116CCE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E8438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17E8E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F2311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F50F7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03CB7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46B7D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9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AAD91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3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8DF4E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9C4FDB7" w14:textId="3F48340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2C08E77" w14:textId="1E45D55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3FE1C5D" w14:textId="40265A6D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581830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48BB8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F41FD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1A1CB8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708CA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75B403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98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2BABC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8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C9A981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1C8C428" w14:textId="4B664BF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1A67D05B" w14:textId="4FAEC14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D544597" w14:textId="1BB0F4D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692E90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D02E2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2B909D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FBC65A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994E0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F6F08D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386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1B3633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0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BE39E4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63B5A36" w14:textId="3CBC240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EADEEBD" w14:textId="6EC343D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89C4A2A" w14:textId="21ACB48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4FEA9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8C869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B7957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92147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CCC02C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994340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5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59D14A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B0BB77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B8A3874" w14:textId="5B3A54E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9979B00" w14:textId="24CF008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97AE9CE" w14:textId="4822530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ED604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37C400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0B0EE1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EAB90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6CF65E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D86436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2D404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2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9F254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095F6EF" w14:textId="527A9B9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67D7E91D" w14:textId="53A1C2B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D6813DF" w14:textId="6116F8D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B684D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lbimarginat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B6903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6C53C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7B49B9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6C126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AE07D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7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1415C5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664108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7D9DE09" w14:textId="3AED1C1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495635BD" w14:textId="00ED10D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C1E0190" w14:textId="0B586C61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CCF3CC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lbimarginat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55BBEA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BAD685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68834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259F3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FCEB6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8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84313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02226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938B191" w14:textId="21E566A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5A427B1C" w14:textId="6FF6D96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04F71E3" w14:textId="4379D20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62EBDD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lbimarginat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A34BF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4B138F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DE2E7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4CF1AD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84626C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649F39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2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5DB87D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1F5EBFD" w14:textId="7F6FB38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337AAC0F" w14:textId="002DB62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AC27D92" w14:textId="042795A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2D0C32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lbimarginat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DDB265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B5A2DB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D98D77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hin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B8DDD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C7AFE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8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57D10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7956CD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A7D6AF2" w14:textId="581B295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25</w:t>
            </w:r>
          </w:p>
        </w:tc>
        <w:tc>
          <w:tcPr>
            <w:tcW w:w="815" w:type="dxa"/>
          </w:tcPr>
          <w:p w14:paraId="7DA568E8" w14:textId="44F4908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ong&lt;/Author&gt;&lt;Year&gt;2014&lt;/Year&gt;&lt;RecNum&gt;12&lt;/RecNum&gt;&lt;DisplayText&gt;[3]&lt;/DisplayText&gt;&lt;record&gt;&lt;rec-number&gt;12&lt;/rec-number&gt;&lt;foreign-keys&gt;&lt;key app="EN" db-id="xvrvexzaoawv5fewwwy5z2fprpxav5drwsd0" timestamp="1660284671"&gt;12&lt;/key&gt;&lt;/foreign-keys&gt;&lt;ref-type name="Journal Article"&gt;17&lt;/ref-type&gt;&lt;contributors&gt;&lt;authors&gt;&lt;author&gt;Wong, Chun-Kwan&lt;/author&gt;&lt;author&gt;Hung, Patricia&lt;/author&gt;&lt;author&gt;Lo, Janice YC&lt;/author&gt;&lt;/authors&gt;&lt;/contributors&gt;&lt;titles&gt;&lt;title&gt;Ciguatera fish poisoning in Hong Kong–A 10-year perspective on the class of ciguatoxins&lt;/title&gt;&lt;secondary-title&gt;Toxicon&lt;/secondary-title&gt;&lt;/titles&gt;&lt;periodical&gt;&lt;full-title&gt;Toxicon&lt;/full-title&gt;&lt;/periodical&gt;&lt;pages&gt;96-106&lt;/pages&gt;&lt;volume&gt;86&lt;/volume&gt;&lt;dates&gt;&lt;year&gt;2014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0D8448F" w14:textId="4DB6776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2580FC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ymnothora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vani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762E3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7ADFAD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iti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v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87CD7A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ij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869C5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CD858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2C7D63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A7195A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2863A59" w14:textId="11E58CC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1</w:t>
            </w:r>
          </w:p>
        </w:tc>
        <w:tc>
          <w:tcPr>
            <w:tcW w:w="815" w:type="dxa"/>
          </w:tcPr>
          <w:p w14:paraId="6C108735" w14:textId="1616C97D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21&lt;/Year&gt;&lt;RecNum&gt;13&lt;/RecNum&gt;&lt;DisplayText&gt;[4]&lt;/DisplayText&gt;&lt;record&gt;&lt;rec-number&gt;13&lt;/rec-number&gt;&lt;foreign-keys&gt;&lt;key app="EN" db-id="xvrvexzaoawv5fewwwy5z2fprpxav5drwsd0" timestamp="1660285067"&gt;13&lt;/key&gt;&lt;/foreign-keys&gt;&lt;ref-type name="Journal Article"&gt;17&lt;/ref-type&gt;&lt;contributors&gt;&lt;authors&gt;&lt;author&gt;Oshiro, Naomasa&lt;/author&gt;&lt;author&gt;Tomikawa, Takumi&lt;/author&gt;&lt;author&gt;Kuniyoshi, Kyoko&lt;/author&gt;&lt;author&gt;Ishikawa, Akira&lt;/author&gt;&lt;author&gt;Toyofuku, Hajime&lt;/author&gt;&lt;author&gt;Kojima, Takashi&lt;/author&gt;&lt;author&gt;Asakura, Hiroshi&lt;/author&gt;&lt;/authors&gt;&lt;/contributors&gt;&lt;titles&gt;&lt;title&gt;LC–MS/MS analysis of ciguatoxins revealing the regional and species distinction of fish in the tropical Western Pacific&lt;/title&gt;&lt;secondary-title&gt;Journal of Marine Science and Engineering&lt;/secondary-title&gt;&lt;/titles&gt;&lt;periodical&gt;&lt;full-title&gt;Journal of Marine Science and Engineering&lt;/full-title&gt;&lt;/periodical&gt;&lt;pages&gt;299&lt;/pages&gt;&lt;volume&gt;9&lt;/volume&gt;&lt;number&gt;3&lt;/number&gt;&lt;dates&gt;&lt;year&gt;2021&lt;/year&gt;&lt;/dates&gt;&lt;isbn&gt;2077-1312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0B517BB" w14:textId="511FEAB3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3CB183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16BB53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C12E4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iti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v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BDF87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ij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9519DF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B2503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5F729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2A7F5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070FCFE" w14:textId="5C40B0B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1</w:t>
            </w:r>
          </w:p>
        </w:tc>
        <w:tc>
          <w:tcPr>
            <w:tcW w:w="815" w:type="dxa"/>
          </w:tcPr>
          <w:p w14:paraId="507BA4FA" w14:textId="5BE6A9B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21&lt;/Year&gt;&lt;RecNum&gt;13&lt;/RecNum&gt;&lt;DisplayText&gt;[4]&lt;/DisplayText&gt;&lt;record&gt;&lt;rec-number&gt;13&lt;/rec-number&gt;&lt;foreign-keys&gt;&lt;key app="EN" db-id="xvrvexzaoawv5fewwwy5z2fprpxav5drwsd0" timestamp="1660285067"&gt;13&lt;/key&gt;&lt;/foreign-keys&gt;&lt;ref-type name="Journal Article"&gt;17&lt;/ref-type&gt;&lt;contributors&gt;&lt;authors&gt;&lt;author&gt;Oshiro, Naomasa&lt;/author&gt;&lt;author&gt;Tomikawa, Takumi&lt;/author&gt;&lt;author&gt;Kuniyoshi, Kyoko&lt;/author&gt;&lt;author&gt;Ishikawa, Akira&lt;/author&gt;&lt;author&gt;Toyofuku, Hajime&lt;/author&gt;&lt;author&gt;Kojima, Takashi&lt;/author&gt;&lt;author&gt;Asakura, Hiroshi&lt;/author&gt;&lt;/authors&gt;&lt;/contributors&gt;&lt;titles&gt;&lt;title&gt;LC–MS/MS analysis of ciguatoxins revealing the regional and species distinction of fish in the tropical Western Pacific&lt;/title&gt;&lt;secondary-title&gt;Journal of Marine Science and Engineering&lt;/secondary-title&gt;&lt;/titles&gt;&lt;periodical&gt;&lt;full-title&gt;Journal of Marine Science and Engineering&lt;/full-title&gt;&lt;/periodical&gt;&lt;pages&gt;299&lt;/pages&gt;&lt;volume&gt;9&lt;/volume&gt;&lt;number&gt;3&lt;/number&gt;&lt;dates&gt;&lt;year&gt;2021&lt;/year&gt;&lt;/dates&gt;&lt;isbn&gt;2077-1312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0EE2D39" w14:textId="3274DD64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E5C0F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>Acanthur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xanthopter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CDB59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608525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84BA9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9BFC6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D270AC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DD564D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5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7B35485" w14:textId="4E224AA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  <w:r w:rsidRPr="00B2199C">
              <w:rPr>
                <w:rStyle w:val="FootnoteReference"/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ootnoteReference w:id="8"/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5BE1FA6" w14:textId="1588357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85E259C" w14:textId="7830058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4&lt;/RecNum&gt;&lt;DisplayText&gt;[5]&lt;/DisplayText&gt;&lt;record&gt;&lt;rec-number&gt;14&lt;/rec-number&gt;&lt;foreign-keys&gt;&lt;key app="EN" db-id="xvrvexzaoawv5fewwwy5z2fprpxav5drwsd0" timestamp="1660285113"&gt;14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C4537A8" w14:textId="5ED5BB2B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C49E0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an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ugubr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923BA0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AA5018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uadeloup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7376C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44E5F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DBB78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3.7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C0D921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.99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D81B81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4817704" w14:textId="20683B8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87A573B" w14:textId="05D5309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Pottier&lt;/Author&gt;&lt;Year&gt;2002&lt;/Year&gt;&lt;RecNum&gt;15&lt;/RecNum&gt;&lt;DisplayText&gt;[6]&lt;/DisplayText&gt;&lt;record&gt;&lt;rec-number&gt;15&lt;/rec-number&gt;&lt;foreign-keys&gt;&lt;key app="EN" db-id="xvrvexzaoawv5fewwwy5z2fprpxav5drwsd0" timestamp="1660285148"&gt;15&lt;/key&gt;&lt;/foreign-keys&gt;&lt;ref-type name="Journal Article"&gt;17&lt;/ref-type&gt;&lt;contributors&gt;&lt;authors&gt;&lt;author&gt;Pottier, Ivannah&lt;/author&gt;&lt;author&gt;Vernoux, Jean-Paul&lt;/author&gt;&lt;author&gt;Jones, Alun&lt;/author&gt;&lt;author&gt;Lewis, RJ&lt;/author&gt;&lt;/authors&gt;&lt;/contributors&gt;&lt;titles&gt;&lt;title&gt;Analysis of toxin profiles in three different fish species causing ciguatera fish poisoning in Guadeloupe, French West Indies&lt;/title&gt;&lt;secondary-title&gt;Food Additives &amp;amp; Contaminants&lt;/secondary-title&gt;&lt;/titles&gt;&lt;periodical&gt;&lt;full-title&gt;Food Additives &amp;amp; Contaminants&lt;/full-title&gt;&lt;/periodical&gt;&lt;pages&gt;1034-1042&lt;/pages&gt;&lt;volume&gt;19&lt;/volume&gt;&lt;number&gt;11&lt;/number&gt;&lt;dates&gt;&lt;year&gt;2002&lt;/year&gt;&lt;/dates&gt;&lt;isbn&gt;0265-203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22CD77B" w14:textId="187160E1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674FF4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an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elampyg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170FE3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ang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6D52D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B4A85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4FE1C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3A54E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06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7CA21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4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A08AEC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A24B1EC" w14:textId="22B6863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09E6789" w14:textId="0842D45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1A3E4D0" w14:textId="67F6DDC4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D533F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ephalopholi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rg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DA5FC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rran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3CE2E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7D44A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639C46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13038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1F9151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4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65803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99A555D" w14:textId="35D2617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4A690BB" w14:textId="4B95046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C113636" w14:textId="050B1853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78E03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renimugil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renilab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E3ACCB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ugil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0CC1B8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1484F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E25669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BDD27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.67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E4499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.17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CC1399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BCA26D2" w14:textId="54EBBCF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5B0D915" w14:textId="313B500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342FE5E" w14:textId="3C84C58F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B599D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tenochaet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striat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7EF55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3B042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BFCC5F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B4474B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C3F845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6.7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BC536A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94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E1C5A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0BB8654" w14:textId="4290930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C9BCB00" w14:textId="2C61EE6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B8FC6FE" w14:textId="0FC7A6DB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C253C8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Grey snapper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B8F11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A98B61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uadeloup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F8E130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87DC8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C77C9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4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A7202C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19B09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3B91380" w14:textId="0EEB4D1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7958C997" w14:textId="5A52CA8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Pottier&lt;/Author&gt;&lt;Year&gt;2002&lt;/Year&gt;&lt;RecNum&gt;15&lt;/RecNum&gt;&lt;DisplayText&gt;[6]&lt;/DisplayText&gt;&lt;record&gt;&lt;rec-number&gt;15&lt;/rec-number&gt;&lt;foreign-keys&gt;&lt;key app="EN" db-id="xvrvexzaoawv5fewwwy5z2fprpxav5drwsd0" timestamp="1660285148"&gt;15&lt;/key&gt;&lt;/foreign-keys&gt;&lt;ref-type name="Journal Article"&gt;17&lt;/ref-type&gt;&lt;contributors&gt;&lt;authors&gt;&lt;author&gt;Pottier, Ivannah&lt;/author&gt;&lt;author&gt;Vernoux, Jean-Paul&lt;/author&gt;&lt;author&gt;Jones, Alun&lt;/author&gt;&lt;author&gt;Lewis, RJ&lt;/author&gt;&lt;/authors&gt;&lt;/contributors&gt;&lt;titles&gt;&lt;title&gt;Analysis of toxin profiles in three different fish species causing ciguatera fish poisoning in Guadeloupe, French West Indies&lt;/title&gt;&lt;secondary-title&gt;Food Additives &amp;amp; Contaminants&lt;/secondary-title&gt;&lt;/titles&gt;&lt;periodical&gt;&lt;full-title&gt;Food Additives &amp;amp; Contaminants&lt;/full-title&gt;&lt;/periodical&gt;&lt;pages&gt;1034-1042&lt;/pages&gt;&lt;volume&gt;19&lt;/volume&gt;&lt;number&gt;11&lt;/number&gt;&lt;dates&gt;&lt;year&gt;2002&lt;/year&gt;&lt;/dates&gt;&lt;isbn&gt;0265-203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2E649F6" w14:textId="5E3AA23C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5D1F23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rouper (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rranidae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)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244F5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A8276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uadeloup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A078C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EAA7DF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DB01E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9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8952BB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6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3C9353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90BEE14" w14:textId="565D7B4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A6EC5B8" w14:textId="3E2BCC7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Pottier&lt;/Author&gt;&lt;Year&gt;2002&lt;/Year&gt;&lt;RecNum&gt;15&lt;/RecNum&gt;&lt;DisplayText&gt;[6]&lt;/DisplayText&gt;&lt;record&gt;&lt;rec-number&gt;15&lt;/rec-number&gt;&lt;foreign-keys&gt;&lt;key app="EN" db-id="xvrvexzaoawv5fewwwy5z2fprpxav5drwsd0" timestamp="1660285148"&gt;15&lt;/key&gt;&lt;/foreign-keys&gt;&lt;ref-type name="Journal Article"&gt;17&lt;/ref-type&gt;&lt;contributors&gt;&lt;authors&gt;&lt;author&gt;Pottier, Ivannah&lt;/author&gt;&lt;author&gt;Vernoux, Jean-Paul&lt;/author&gt;&lt;author&gt;Jones, Alun&lt;/author&gt;&lt;author&gt;Lewis, RJ&lt;/author&gt;&lt;/authors&gt;&lt;/contributors&gt;&lt;titles&gt;&lt;title&gt;Analysis of toxin profiles in three different fish species causing ciguatera fish poisoning in Guadeloupe, French West Indies&lt;/title&gt;&lt;secondary-title&gt;Food Additives &amp;amp; Contaminants&lt;/secondary-title&gt;&lt;/titles&gt;&lt;periodical&gt;&lt;full-title&gt;Food Additives &amp;amp; Contaminants&lt;/full-title&gt;&lt;/periodical&gt;&lt;pages&gt;1034-1042&lt;/pages&gt;&lt;volume&gt;19&lt;/volume&gt;&lt;number&gt;11&lt;/number&gt;&lt;dates&gt;&lt;year&gt;2002&lt;/year&gt;&lt;/dates&gt;&lt;isbn&gt;0265-203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B9A6EF3" w14:textId="56A3E93A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7B01B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ymnosard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unicolo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A20273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comb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E8C1C0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01D00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3B1CF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7811C0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F1CBC8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1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4224F1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3421F25" w14:textId="76FFD1D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937378D" w14:textId="0774536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2A1C57E" w14:textId="065B0221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E9F42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yphos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inerascen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ED2D3A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yphos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90E2F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0458F9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7A2BA3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8CDF3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7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FFB6A0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4CD6EC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81F1245" w14:textId="7EB301F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C6D60A9" w14:textId="7CECDD7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A219D3C" w14:textId="3B2227D5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32271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thri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livace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B56F5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thri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222A40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5FAA5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BA0E33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63932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B61DEA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D32ACE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C202464" w14:textId="680309D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85EFAB6" w14:textId="5D0C1D9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12375EB" w14:textId="5EC4D3E9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699E1F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iz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aigiens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87F5C8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ugil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90EB5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4649A7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2856D6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3C354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6.2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782EAF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4.70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68DBB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65CECA4" w14:textId="4E30C4A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0026989" w14:textId="080B914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25246AC" w14:textId="37978915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86F81C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8D36F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utja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26DA1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2CEAA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D6628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33EBC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8D1CD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8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6E0B2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532DCED" w14:textId="26D8B7E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B72BC13" w14:textId="6F61602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D0096BC" w14:textId="0BA60FC1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96E1F2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utjanus gibb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0AF1AB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utja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8A124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8FFD8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A2EAF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C0EF9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591C1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4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9D8C7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C5C522B" w14:textId="395C0A1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7CB71356" w14:textId="7113829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E897760" w14:textId="166DBB3D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AA36E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stigm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ACC8A0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utja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3D7C5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7B3FD4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F0873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252EF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.8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2BFF2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69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03699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99E83A0" w14:textId="41E7305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AB4C358" w14:textId="49E354B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FA7C519" w14:textId="53B6B293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AB589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taxi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randocul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17619E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ethri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ACDA00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D81A50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1A3FD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B40945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78828C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9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E7B5A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D565D15" w14:textId="0E22696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2EDA6AB" w14:textId="594E259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4BD5D11" w14:textId="121FABDD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2413F6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aso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rachycentron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C2B0F4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AF669D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A4837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F7D59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6D266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86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0C023F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6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6ABA1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171D646" w14:textId="0FAE488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4110A89" w14:textId="75A2E39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0FF1C1D" w14:textId="7CCE0E05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FA82F1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aso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revirostr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2235D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1D9D4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CC996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CAE24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FB4AE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9.0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19B9F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61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B3C9BB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F2F761C" w14:textId="6387B4D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7FCD75F" w14:textId="6B5762B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3EA1B83" w14:textId="09DF0D3D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5E680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>Naso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exacanth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6D85F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5E4307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E24B9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1EA3CC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22B52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4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31908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3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95AB41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7BB88C9" w14:textId="6FA8E1E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D0B99B4" w14:textId="230D862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C61B656" w14:textId="51145F3D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72E5B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aso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itur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88511B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40509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056988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5273C3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D3D6EB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6.5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8CCEB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90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D8711C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1C1DD67" w14:textId="617FE3E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59680A1" w14:textId="4644310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4F4E17B" w14:textId="49D14F51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B9CE4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aso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unicorn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D0335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canthur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F27D72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675A5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A55FB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FAFED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6.3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B24E52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83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645A51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8DB218C" w14:textId="08B4781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7DDCC46B" w14:textId="7C60535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0E7CE94" w14:textId="19682F97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17AE2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arupene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insular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259F3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ull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FD9E3D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505A9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5365F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20935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.8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6552A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2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647CB8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B56FA83" w14:textId="643EE26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CF66AED" w14:textId="4B58EDC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B7EC22A" w14:textId="2470F358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7ECF2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argocentron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iniferum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82627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olocentr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ACBAE2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2E4AD0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9CF2C2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BDEA8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3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7F2C41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8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6A767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F3500C6" w14:textId="458AE2D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C344A5E" w14:textId="32E296C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98165FA" w14:textId="1D15B1FF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8EB766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car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ubroviolace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C2A79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car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49651D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5CFC0F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E2B6FD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36D90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9.0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D59B7B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4.46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8C036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0EAD289" w14:textId="7D7A2B1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45A3FCD" w14:textId="0CB2BDB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07&lt;/Year&gt;&lt;RecNum&gt;16&lt;/RecNum&gt;&lt;DisplayText&gt;[5]&lt;/DisplayText&gt;&lt;record&gt;&lt;rec-number&gt;16&lt;/rec-number&gt;&lt;foreign-keys&gt;&lt;key app="EN" db-id="xvrvexzaoawv5fewwwy5z2fprpxav5drwsd0" timestamp="1660285471"&gt;16&lt;/key&gt;&lt;/foreign-keys&gt;&lt;ref-type name="Journal Article"&gt;17&lt;/ref-type&gt;&lt;contributors&gt;&lt;authors&gt;&lt;author&gt;Darius, HT&lt;/author&gt;&lt;author&gt;Ponton, Dominique&lt;/author&gt;&lt;author&gt;Revel, T&lt;/author&gt;&lt;author&gt;Cruchet, P&lt;/author&gt;&lt;author&gt;Ung, A&lt;/author&gt;&lt;author&gt;Fouc, M Tchou&lt;/author&gt;&lt;author&gt;Chinain, M&lt;/author&gt;&lt;/authors&gt;&lt;/contributors&gt;&lt;titles&gt;&lt;title&gt;Ciguatera risk assessment in two toxic sites of French Polynesia using the receptor-binding assay&lt;/title&gt;&lt;secondary-title&gt;Toxicon&lt;/secondary-title&gt;&lt;/titles&gt;&lt;periodical&gt;&lt;full-title&gt;Toxicon&lt;/full-title&gt;&lt;/periodical&gt;&lt;pages&gt;612-626&lt;/pages&gt;&lt;volume&gt;50&lt;/volume&gt;&lt;number&gt;5&lt;/number&gt;&lt;dates&gt;&lt;year&gt;2007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C6919F1" w14:textId="754E9634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4321CD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Tect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iloti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189F3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440C5E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uku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Hiva Island (Marquesa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3F405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rench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3840B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BBE798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.9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547F9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73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95F405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6336CC5" w14:textId="304A435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2E536F5" w14:textId="0E57022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Darius&lt;/Author&gt;&lt;Year&gt;2017&lt;/Year&gt;&lt;RecNum&gt;17&lt;/RecNum&gt;&lt;DisplayText&gt;[7]&lt;/DisplayText&gt;&lt;record&gt;&lt;rec-number&gt;17&lt;/rec-number&gt;&lt;foreign-keys&gt;&lt;key app="EN" db-id="xvrvexzaoawv5fewwwy5z2fprpxav5drwsd0" timestamp="1660286077"&gt;17&lt;/key&gt;&lt;/foreign-keys&gt;&lt;ref-type name="Journal Article"&gt;17&lt;/ref-type&gt;&lt;contributors&gt;&lt;authors&gt;&lt;author&gt;Darius, Hélène Taiana&lt;/author&gt;&lt;author&gt;Roué, Mélanie&lt;/author&gt;&lt;author&gt;Sibat, Manoella&lt;/author&gt;&lt;author&gt;Viallon, Jérôme&lt;/author&gt;&lt;author&gt;Gatti, Clémence Mahana Iti&lt;/author&gt;&lt;author&gt;Vandersea, Mark W&lt;/author&gt;&lt;author&gt;Tester, Patricia A&lt;/author&gt;&lt;author&gt;Litaker, R Wayne&lt;/author&gt;&lt;author&gt;Amzil, Zouher&lt;/author&gt;&lt;author&gt;Hess, Philipp&lt;/author&gt;&lt;/authors&gt;&lt;/contributors&gt;&lt;titles&gt;&lt;title&gt;Tectus niloticus (Tegulidae, Gastropod) as a novel vector of ciguatera poisoning: Detection of Pacific ciguatoxins in toxic samples from Nuku Hiva Island (French Polynesia)&lt;/title&gt;&lt;secondary-title&gt;Toxins&lt;/secondary-title&gt;&lt;/titles&gt;&lt;periodical&gt;&lt;full-title&gt;Toxins&lt;/full-title&gt;&lt;/periodical&gt;&lt;pages&gt;2&lt;/pages&gt;&lt;volume&gt;10&lt;/volume&gt;&lt;number&gt;1&lt;/number&gt;&lt;dates&gt;&lt;year&gt;2017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9B32A60" w14:textId="0E7A4EC4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7152E7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ionfish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2A50F4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1490F6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uadeloup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ADFF9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French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D7711A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BEC76C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9948A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2BBB74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BA-N2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671D947" w14:textId="5C90F62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52C6F0D" w14:textId="60E8569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Soliño&lt;/Author&gt;&lt;Year&gt;2015&lt;/Year&gt;&lt;RecNum&gt;18&lt;/RecNum&gt;&lt;DisplayText&gt;[8]&lt;/DisplayText&gt;&lt;record&gt;&lt;rec-number&gt;18&lt;/rec-number&gt;&lt;foreign-keys&gt;&lt;key app="EN" db-id="xvrvexzaoawv5fewwwy5z2fprpxav5drwsd0" timestamp="1660286232"&gt;18&lt;/key&gt;&lt;/foreign-keys&gt;&lt;ref-type name="Journal Article"&gt;17&lt;/ref-type&gt;&lt;contributors&gt;&lt;authors&gt;&lt;author&gt;Soliño, Lucía&lt;/author&gt;&lt;author&gt;Widgy, Saha&lt;/author&gt;&lt;author&gt;Pautonnier, Anthony&lt;/author&gt;&lt;author&gt;Turquet, Jean&lt;/author&gt;&lt;author&gt;Loeffler, Christopher R&lt;/author&gt;&lt;author&gt;Quintana, Harold A Flores&lt;/author&gt;&lt;author&gt;Diogène, Jorge&lt;/author&gt;&lt;/authors&gt;&lt;/contributors&gt;&lt;titles&gt;&lt;title&gt;Prevalence of ciguatoxins in lionfish (Pterois spp.) from Guadeloupe, Saint Martin, and Saint barthélmy islands (caribbean)&lt;/title&gt;&lt;secondary-title&gt;Toxicon&lt;/secondary-title&gt;&lt;/titles&gt;&lt;periodical&gt;&lt;full-title&gt;Toxicon&lt;/full-title&gt;&lt;/periodical&gt;&lt;pages&gt;62-68&lt;/pages&gt;&lt;volume&gt;102&lt;/volume&gt;&lt;dates&gt;&lt;year&gt;2015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8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ED4D8A4" w14:textId="14AD01E5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96DA57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ionfish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E7121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516FF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uadeloup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E42A60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French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DE754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EB2A6E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6BA91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FADCA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93910CE" w14:textId="0D3BB3D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C2E5C32" w14:textId="7479B61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Soliño&lt;/Author&gt;&lt;Year&gt;2015&lt;/Year&gt;&lt;RecNum&gt;18&lt;/RecNum&gt;&lt;DisplayText&gt;[8]&lt;/DisplayText&gt;&lt;record&gt;&lt;rec-number&gt;18&lt;/rec-number&gt;&lt;foreign-keys&gt;&lt;key app="EN" db-id="xvrvexzaoawv5fewwwy5z2fprpxav5drwsd0" timestamp="1660286232"&gt;18&lt;/key&gt;&lt;/foreign-keys&gt;&lt;ref-type name="Journal Article"&gt;17&lt;/ref-type&gt;&lt;contributors&gt;&lt;authors&gt;&lt;author&gt;Soliño, Lucía&lt;/author&gt;&lt;author&gt;Widgy, Saha&lt;/author&gt;&lt;author&gt;Pautonnier, Anthony&lt;/author&gt;&lt;author&gt;Turquet, Jean&lt;/author&gt;&lt;author&gt;Loeffler, Christopher R&lt;/author&gt;&lt;author&gt;Quintana, Harold A Flores&lt;/author&gt;&lt;author&gt;Diogène, Jorge&lt;/author&gt;&lt;/authors&gt;&lt;/contributors&gt;&lt;titles&gt;&lt;title&gt;Prevalence of ciguatoxins in lionfish (Pterois spp.) from Guadeloupe, Saint Martin, and Saint barthélmy islands (caribbean)&lt;/title&gt;&lt;secondary-title&gt;Toxicon&lt;/secondary-title&gt;&lt;/titles&gt;&lt;periodical&gt;&lt;full-title&gt;Toxicon&lt;/full-title&gt;&lt;/periodical&gt;&lt;pages&gt;62-68&lt;/pages&gt;&lt;volume&gt;102&lt;/volume&gt;&lt;dates&gt;&lt;year&gt;2015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8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93845CF" w14:textId="2993D83C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687ED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lyphekadion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7A3FE1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957B1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441E3C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ECC266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8EB1B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E846F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004AF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ED4F35D" w14:textId="13EDA6B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7DB491E" w14:textId="0415AB2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10&lt;/Year&gt;&lt;RecNum&gt;16327&lt;/RecNum&gt;&lt;DisplayText&gt;[9]&lt;/DisplayText&gt;&lt;record&gt;&lt;rec-number&gt;16327&lt;/rec-number&gt;&lt;foreign-keys&gt;&lt;key app="EN" db-id="rw0pev59swsetrefz2kxdwzmss9xf00f0rzs" timestamp="1652082194"&gt;16327&lt;/key&gt;&lt;/foreign-keys&gt;&lt;ref-type name="Journal Article"&gt;17&lt;/ref-type&gt;&lt;contributors&gt;&lt;authors&gt;&lt;author&gt;Oshiro, Naomasa&lt;/author&gt;&lt;author&gt;Yogi, Kentaro&lt;/author&gt;&lt;author&gt;Asato, Shuko&lt;/author&gt;&lt;author&gt;Sasaki, Toshiki&lt;/author&gt;&lt;author&gt;Tamanaha, Koji&lt;/author&gt;&lt;author&gt;Hirama, Masahiro&lt;/author&gt;&lt;author&gt;Yasumoto, Takeshi&lt;/author&gt;&lt;author&gt;Inafuku, Yasuo&lt;/author&gt;&lt;/authors&gt;&lt;/contributors&gt;&lt;titles&gt;&lt;title&gt;Ciguatera incidence and fish toxicity in Okinawa, Japan&lt;/title&gt;&lt;secondary-title&gt;Toxicon&lt;/secondary-title&gt;&lt;/titles&gt;&lt;periodical&gt;&lt;full-title&gt;Toxicon&lt;/full-title&gt;&lt;abbr-1&gt;Toxicon&lt;/abbr-1&gt;&lt;/periodical&gt;&lt;pages&gt;656-661&lt;/pages&gt;&lt;volume&gt;56&lt;/volume&gt;&lt;number&gt;5&lt;/number&gt;&lt;keywords&gt;&lt;keyword&gt;Ciguatera&lt;/keyword&gt;&lt;keyword&gt;Incidence&lt;/keyword&gt;&lt;keyword&gt;Fish&lt;/keyword&gt;&lt;keyword&gt;Toxicity&lt;/keyword&gt;&lt;keyword&gt;Ciguatoxin&lt;/keyword&gt;&lt;keyword&gt;Okinawa&lt;/keyword&gt;&lt;keyword&gt;Mouse bioassay&lt;/keyword&gt;&lt;/keywords&gt;&lt;dates&gt;&lt;year&gt;2010&lt;/year&gt;&lt;pub-dates&gt;&lt;date&gt;2010/10/01/&lt;/date&gt;&lt;/pub-dates&gt;&lt;/dates&gt;&lt;isbn&gt;0041-0101&lt;/isbn&gt;&lt;urls&gt;&lt;related-urls&gt;&lt;url&gt;https://www.sciencedirect.com/science/article/pii/S0041010109002852&lt;/url&gt;&lt;/related-urls&gt;&lt;/urls&gt;&lt;electronic-resource-num&gt;https://doi.org/10.1016/j.toxicon.2009.05.036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17BA431" w14:textId="2290DD24" w:rsidTr="0077444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EDB0B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ambierdisc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toxi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464D13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ABA460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71E473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F9F42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4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BB8BF7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995D2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0BEF7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925044E" w14:textId="38994D6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A806E5E" w14:textId="385FAD8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1&lt;/Year&gt;&lt;RecNum&gt;44&lt;/RecNum&gt;&lt;DisplayText&gt;[10]&lt;/DisplayText&gt;&lt;record&gt;&lt;rec-number&gt;44&lt;/rec-number&gt;&lt;foreign-keys&gt;&lt;key app="EN" db-id="xvrvexzaoawv5fewwwy5z2fprpxav5drwsd0" timestamp="1660291125"&gt;44&lt;/key&gt;&lt;/foreign-keys&gt;&lt;ref-type name="Journal Article"&gt;17&lt;/ref-type&gt;&lt;contributors&gt;&lt;authors&gt;&lt;author&gt;Yogi, Kentaro&lt;/author&gt;&lt;author&gt;Oshiro, Naomasa&lt;/author&gt;&lt;author&gt;Inafuku, Yasuo&lt;/author&gt;&lt;author&gt;Hirama, Masahiro&lt;/author&gt;&lt;author&gt;Yasumoto, Takeshi&lt;/author&gt;&lt;/authors&gt;&lt;/contributors&gt;&lt;titles&gt;&lt;title&gt;Detailed LC-MS/MS analysis of ciguatoxins revealing distinct regional and species characteristics in fish and causative alga from the Pacific&lt;/title&gt;&lt;secondary-title&gt;Analytical chemistry&lt;/secondary-title&gt;&lt;/titles&gt;&lt;periodical&gt;&lt;full-title&gt;Analytical chemistry&lt;/full-title&gt;&lt;/periodical&gt;&lt;pages&gt;8886-8891&lt;/pages&gt;&lt;volume&gt;83&lt;/volume&gt;&lt;number&gt;23&lt;/number&gt;&lt;dates&gt;&lt;year&gt;2011&lt;/year&gt;&lt;/dates&gt;&lt;isbn&gt;0003-270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0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E0BC681" w14:textId="1C16E02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F56AC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roup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B1A821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FD95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567E3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D7CBD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5785E8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5CEB2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1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007D15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6F5C0FA" w14:textId="5FED088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815" w:type="dxa"/>
          </w:tcPr>
          <w:p w14:paraId="34A1B6AC" w14:textId="0587DAF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Nagae&lt;/Author&gt;&lt;Year&gt;2021&lt;/Year&gt;&lt;RecNum&gt;45&lt;/RecNum&gt;&lt;DisplayText&gt;[11]&lt;/DisplayText&gt;&lt;record&gt;&lt;rec-number&gt;45&lt;/rec-number&gt;&lt;foreign-keys&gt;&lt;key app="EN" db-id="xvrvexzaoawv5fewwwy5z2fprpxav5drwsd0" timestamp="1660291203"&gt;45&lt;/key&gt;&lt;/foreign-keys&gt;&lt;ref-type name="Journal Article"&gt;17&lt;/ref-type&gt;&lt;contributors&gt;&lt;authors&gt;&lt;author&gt;Nagae, Mika&lt;/author&gt;&lt;author&gt;Igarashi, Tomoji&lt;/author&gt;&lt;author&gt;Mizukoshi, Kazushi&lt;/author&gt;&lt;author&gt;Kuniyoshi, Kyoko&lt;/author&gt;&lt;author&gt;Oshiro, Naomasa&lt;/author&gt;&lt;author&gt;Yasumoto, Takeshi&lt;/author&gt;&lt;/authors&gt;&lt;/contributors&gt;&lt;titles&gt;&lt;title&gt;Development and validation of an LC-MS/MS method for the ultra-trace analysis of Pacific ciguatoxins in fish&lt;/title&gt;&lt;secondary-title&gt;Journal of AOAC International&lt;/secondary-title&gt;&lt;/titles&gt;&lt;periodical&gt;&lt;full-title&gt;Journal of AOAC International&lt;/full-title&gt;&lt;/periodical&gt;&lt;pages&gt;1272-1281&lt;/pages&gt;&lt;volume&gt;104&lt;/volume&gt;&lt;number&gt;5&lt;/number&gt;&lt;dates&gt;&lt;year&gt;2021&lt;/year&gt;&lt;/dates&gt;&lt;isbn&gt;1060-327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D16222B" w14:textId="3AE9A60C" w:rsidTr="004F27C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4CB4F5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6B01FB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DBD78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8B79E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7382F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17B3BC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FB0C12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0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8F239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F949BC5" w14:textId="4984704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3093F1BA" w14:textId="22AF936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10&lt;/Year&gt;&lt;RecNum&gt;16327&lt;/RecNum&gt;&lt;DisplayText&gt;[9]&lt;/DisplayText&gt;&lt;record&gt;&lt;rec-number&gt;16327&lt;/rec-number&gt;&lt;foreign-keys&gt;&lt;key app="EN" db-id="rw0pev59swsetrefz2kxdwzmss9xf00f0rzs" timestamp="1652082194"&gt;16327&lt;/key&gt;&lt;/foreign-keys&gt;&lt;ref-type name="Journal Article"&gt;17&lt;/ref-type&gt;&lt;contributors&gt;&lt;authors&gt;&lt;author&gt;Oshiro, Naomasa&lt;/author&gt;&lt;author&gt;Yogi, Kentaro&lt;/author&gt;&lt;author&gt;Asato, Shuko&lt;/author&gt;&lt;author&gt;Sasaki, Toshiki&lt;/author&gt;&lt;author&gt;Tamanaha, Koji&lt;/author&gt;&lt;author&gt;Hirama, Masahiro&lt;/author&gt;&lt;author&gt;Yasumoto, Takeshi&lt;/author&gt;&lt;author&gt;Inafuku, Yasuo&lt;/author&gt;&lt;/authors&gt;&lt;/contributors&gt;&lt;titles&gt;&lt;title&gt;Ciguatera incidence and fish toxicity in Okinawa, Japan&lt;/title&gt;&lt;secondary-title&gt;Toxicon&lt;/secondary-title&gt;&lt;/titles&gt;&lt;periodical&gt;&lt;full-title&gt;Toxicon&lt;/full-title&gt;&lt;abbr-1&gt;Toxicon&lt;/abbr-1&gt;&lt;/periodical&gt;&lt;pages&gt;656-661&lt;/pages&gt;&lt;volume&gt;56&lt;/volume&gt;&lt;number&gt;5&lt;/number&gt;&lt;keywords&gt;&lt;keyword&gt;Ciguatera&lt;/keyword&gt;&lt;keyword&gt;Incidence&lt;/keyword&gt;&lt;keyword&gt;Fish&lt;/keyword&gt;&lt;keyword&gt;Toxicity&lt;/keyword&gt;&lt;keyword&gt;Ciguatoxin&lt;/keyword&gt;&lt;keyword&gt;Okinawa&lt;/keyword&gt;&lt;keyword&gt;Mouse bioassay&lt;/keyword&gt;&lt;/keywords&gt;&lt;dates&gt;&lt;year&gt;2010&lt;/year&gt;&lt;pub-dates&gt;&lt;date&gt;2010/10/01/&lt;/date&gt;&lt;/pub-dates&gt;&lt;/dates&gt;&lt;isbn&gt;0041-0101&lt;/isbn&gt;&lt;urls&gt;&lt;related-urls&gt;&lt;url&gt;https://www.sciencedirect.com/science/article/pii/S0041010109002852&lt;/url&gt;&lt;/related-urls&gt;&lt;/urls&gt;&lt;electronic-resource-num&gt;https://doi.org/10.1016/j.toxicon.2009.05.036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E747684" w14:textId="36AD3E78" w:rsidTr="004F27C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5298B7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stigm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5D7FE6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A480C7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912F0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6A2F0F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4041AB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81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C819B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AF1E7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/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D58E633" w14:textId="18BAC81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F424987" w14:textId="2E01CA4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4&lt;/Year&gt;&lt;RecNum&gt;46&lt;/RecNum&gt;&lt;DisplayText&gt;[12]&lt;/DisplayText&gt;&lt;record&gt;&lt;rec-number&gt;46&lt;/rec-number&gt;&lt;foreign-keys&gt;&lt;key app="EN" db-id="xvrvexzaoawv5fewwwy5z2fprpxav5drwsd0" timestamp="1660291254"&gt;46&lt;/key&gt;&lt;/foreign-keys&gt;&lt;ref-type name="Journal Article"&gt;17&lt;/ref-type&gt;&lt;contributors&gt;&lt;authors&gt;&lt;author&gt;Yogi, Kentaro&lt;/author&gt;&lt;author&gt;Sakugawa, Satsuki&lt;/author&gt;&lt;author&gt;Oshiro, Naomasa&lt;/author&gt;&lt;author&gt;Ikehara, Tsuyoshi&lt;/author&gt;&lt;author&gt;Sugiyama, Kiminori&lt;/author&gt;&lt;author&gt;Yasumoto, Takeshi&lt;/author&gt;&lt;/authors&gt;&lt;/contributors&gt;&lt;titles&gt;&lt;title&gt;Determination of toxins involved in ciguatera fish poisoning in the Pacific by LC/MS&lt;/title&gt;&lt;secondary-title&gt;Journal of AOAC International&lt;/secondary-title&gt;&lt;/titles&gt;&lt;periodical&gt;&lt;full-title&gt;Journal of AOAC International&lt;/full-title&gt;&lt;/periodical&gt;&lt;pages&gt;398-402&lt;/pages&gt;&lt;volume&gt;97&lt;/volume&gt;&lt;number&gt;2&lt;/number&gt;&lt;dates&gt;&lt;year&gt;2014&lt;/year&gt;&lt;/dates&gt;&lt;isbn&gt;1060-327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830AF09" w14:textId="1D0B81E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4F3838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stigm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D0A19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79270C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mam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akerom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7FDFCB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5D460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F95694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8.7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1F3FA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54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3B94D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6D0F24E" w14:textId="4C2501D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</w:t>
            </w:r>
          </w:p>
        </w:tc>
        <w:tc>
          <w:tcPr>
            <w:tcW w:w="815" w:type="dxa"/>
          </w:tcPr>
          <w:p w14:paraId="5D836E28" w14:textId="23F303B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3&lt;/Year&gt;&lt;RecNum&gt;47&lt;/RecNum&gt;&lt;DisplayText&gt;[13]&lt;/DisplayText&gt;&lt;record&gt;&lt;rec-number&gt;47&lt;/rec-number&gt;&lt;foreign-keys&gt;&lt;key app="EN" db-id="xvrvexzaoawv5fewwwy5z2fprpxav5drwsd0" timestamp="1660291391"&gt;47&lt;/key&gt;&lt;/foreign-keys&gt;&lt;ref-type name="Journal Article"&gt;17&lt;/ref-type&gt;&lt;contributors&gt;&lt;authors&gt;&lt;author&gt;Yogi, Kentaro&lt;/author&gt;&lt;author&gt;Oshiro, Naomasa&lt;/author&gt;&lt;author&gt;Matsuda, Seiko&lt;/author&gt;&lt;author&gt;Sakugawa, Satsuki&lt;/author&gt;&lt;author&gt;Matsuo, Toshiaki&lt;/author&gt;&lt;author&gt;Yasumoto, Takeshi&lt;/author&gt;&lt;/authors&gt;&lt;/contributors&gt;&lt;titles&gt;&lt;title&gt;Toxin profiles in fish implicated in ciguatera fish poisoning in Amami and Kakeroma Islands, Kagoshima Prefecture,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385-391&lt;/pages&gt;&lt;volume&gt;54&lt;/volume&gt;&lt;number&gt;6&lt;/number&gt;&lt;dates&gt;&lt;year&gt;2013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B4A0410" w14:textId="1625DC4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EB7BE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stigm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A1B5E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70AD1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mam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akerom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51AF61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65F06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679ED2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E8B1B7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2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08245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0B5B78F" w14:textId="2EC2E93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</w:t>
            </w:r>
          </w:p>
        </w:tc>
        <w:tc>
          <w:tcPr>
            <w:tcW w:w="815" w:type="dxa"/>
          </w:tcPr>
          <w:p w14:paraId="45818C21" w14:textId="047E38D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3&lt;/Year&gt;&lt;RecNum&gt;47&lt;/RecNum&gt;&lt;DisplayText&gt;[13]&lt;/DisplayText&gt;&lt;record&gt;&lt;rec-number&gt;47&lt;/rec-number&gt;&lt;foreign-keys&gt;&lt;key app="EN" db-id="xvrvexzaoawv5fewwwy5z2fprpxav5drwsd0" timestamp="1660291391"&gt;47&lt;/key&gt;&lt;/foreign-keys&gt;&lt;ref-type name="Journal Article"&gt;17&lt;/ref-type&gt;&lt;contributors&gt;&lt;authors&gt;&lt;author&gt;Yogi, Kentaro&lt;/author&gt;&lt;author&gt;Oshiro, Naomasa&lt;/author&gt;&lt;author&gt;Matsuda, Seiko&lt;/author&gt;&lt;author&gt;Sakugawa, Satsuki&lt;/author&gt;&lt;author&gt;Matsuo, Toshiaki&lt;/author&gt;&lt;author&gt;Yasumoto, Takeshi&lt;/author&gt;&lt;/authors&gt;&lt;/contributors&gt;&lt;titles&gt;&lt;title&gt;Toxin profiles in fish implicated in ciguatera fish poisoning in Amami and Kakeroma Islands, Kagoshima Prefecture,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385-391&lt;/pages&gt;&lt;volume&gt;54&lt;/volume&gt;&lt;number&gt;6&lt;/number&gt;&lt;dates&gt;&lt;year&gt;2013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8AC7892" w14:textId="15E9A821" w:rsidTr="004B790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18AD1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nostigm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595CB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EBBB0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1600A8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C8177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DDBC0E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97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283BC5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7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9894C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33FE46F" w14:textId="720F0AA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3FE3C12C" w14:textId="78DECFA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10&lt;/Year&gt;&lt;RecNum&gt;16327&lt;/RecNum&gt;&lt;DisplayText&gt;[9]&lt;/DisplayText&gt;&lt;record&gt;&lt;rec-number&gt;16327&lt;/rec-number&gt;&lt;foreign-keys&gt;&lt;key app="EN" db-id="rw0pev59swsetrefz2kxdwzmss9xf00f0rzs" timestamp="1652082194"&gt;16327&lt;/key&gt;&lt;/foreign-keys&gt;&lt;ref-type name="Journal Article"&gt;17&lt;/ref-type&gt;&lt;contributors&gt;&lt;authors&gt;&lt;author&gt;Oshiro, Naomasa&lt;/author&gt;&lt;author&gt;Yogi, Kentaro&lt;/author&gt;&lt;author&gt;Asato, Shuko&lt;/author&gt;&lt;author&gt;Sasaki, Toshiki&lt;/author&gt;&lt;author&gt;Tamanaha, Koji&lt;/author&gt;&lt;author&gt;Hirama, Masahiro&lt;/author&gt;&lt;author&gt;Yasumoto, Takeshi&lt;/author&gt;&lt;author&gt;Inafuku, Yasuo&lt;/author&gt;&lt;/authors&gt;&lt;/contributors&gt;&lt;titles&gt;&lt;title&gt;Ciguatera incidence and fish toxicity in Okinawa, Japan&lt;/title&gt;&lt;secondary-title&gt;Toxicon&lt;/secondary-title&gt;&lt;/titles&gt;&lt;periodical&gt;&lt;full-title&gt;Toxicon&lt;/full-title&gt;&lt;abbr-1&gt;Toxicon&lt;/abbr-1&gt;&lt;/periodical&gt;&lt;pages&gt;656-661&lt;/pages&gt;&lt;volume&gt;56&lt;/volume&gt;&lt;number&gt;5&lt;/number&gt;&lt;keywords&gt;&lt;keyword&gt;Ciguatera&lt;/keyword&gt;&lt;keyword&gt;Incidence&lt;/keyword&gt;&lt;keyword&gt;Fish&lt;/keyword&gt;&lt;keyword&gt;Toxicity&lt;/keyword&gt;&lt;keyword&gt;Ciguatoxin&lt;/keyword&gt;&lt;keyword&gt;Okinawa&lt;/keyword&gt;&lt;keyword&gt;Mouse bioassay&lt;/keyword&gt;&lt;/keywords&gt;&lt;dates&gt;&lt;year&gt;2010&lt;/year&gt;&lt;pub-dates&gt;&lt;date&gt;2010/10/01/&lt;/date&gt;&lt;/pub-dates&gt;&lt;/dates&gt;&lt;isbn&gt;0041-0101&lt;/isbn&gt;&lt;urls&gt;&lt;related-urls&gt;&lt;url&gt;https://www.sciencedirect.com/science/article/pii/S0041010109002852&lt;/url&gt;&lt;/related-urls&gt;&lt;/urls&gt;&lt;electronic-resource-num&gt;https://doi.org/10.1016/j.toxicon.2009.05.036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3CCB09A" w14:textId="1F767DE4" w:rsidTr="004B790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B9A45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8706A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BA5EF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7EC7E5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6B66E7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FB7EBC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4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DDCD5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F649F7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2461AA0" w14:textId="2B273C2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FC8638E" w14:textId="53CFB2D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21&lt;/Year&gt;&lt;RecNum&gt;48&lt;/RecNum&gt;&lt;DisplayText&gt;[14]&lt;/DisplayText&gt;&lt;record&gt;&lt;rec-number&gt;48&lt;/rec-number&gt;&lt;foreign-keys&gt;&lt;key app="EN" db-id="xvrvexzaoawv5fewwwy5z2fprpxav5drwsd0" timestamp="1660291459"&gt;48&lt;/key&gt;&lt;/foreign-keys&gt;&lt;ref-type name="Journal Article"&gt;17&lt;/ref-type&gt;&lt;contributors&gt;&lt;authors&gt;&lt;author&gt;Oshiro, Naomasa&lt;/author&gt;&lt;author&gt;Tomikawa, Takumi&lt;/author&gt;&lt;author&gt;Kuniyoshi, Kyoko&lt;/author&gt;&lt;author&gt;Kimura, Keisuke&lt;/author&gt;&lt;author&gt;Kojima, Takashi&lt;/author&gt;&lt;author&gt;Yasumoto, Takeshi&lt;/author&gt;&lt;author&gt;Asakura, Hiroshi&lt;/author&gt;&lt;/authors&gt;&lt;/contributors&gt;&lt;titles&gt;&lt;title&gt;Detection of ciguatoxins from fish introduced into a wholesale market in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8-13&lt;/pages&gt;&lt;volume&gt;62&lt;/volume&gt;&lt;number&gt;1&lt;/number&gt;&lt;dates&gt;&lt;year&gt;2021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3F62017" w14:textId="659FFC40" w:rsidTr="004B790E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E9FE95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ell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7C6E5C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469C7D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924D7D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578AD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1A48D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0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0D7E8D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8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5E0579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A8DC4BA" w14:textId="1B3B1DE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815" w:type="dxa"/>
          </w:tcPr>
          <w:p w14:paraId="459D0FE5" w14:textId="59F312C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10&lt;/Year&gt;&lt;RecNum&gt;16327&lt;/RecNum&gt;&lt;DisplayText&gt;[9]&lt;/DisplayText&gt;&lt;record&gt;&lt;rec-number&gt;16327&lt;/rec-number&gt;&lt;foreign-keys&gt;&lt;key app="EN" db-id="rw0pev59swsetrefz2kxdwzmss9xf00f0rzs" timestamp="1652082194"&gt;16327&lt;/key&gt;&lt;/foreign-keys&gt;&lt;ref-type name="Journal Article"&gt;17&lt;/ref-type&gt;&lt;contributors&gt;&lt;authors&gt;&lt;author&gt;Oshiro, Naomasa&lt;/author&gt;&lt;author&gt;Yogi, Kentaro&lt;/author&gt;&lt;author&gt;Asato, Shuko&lt;/author&gt;&lt;author&gt;Sasaki, Toshiki&lt;/author&gt;&lt;author&gt;Tamanaha, Koji&lt;/author&gt;&lt;author&gt;Hirama, Masahiro&lt;/author&gt;&lt;author&gt;Yasumoto, Takeshi&lt;/author&gt;&lt;author&gt;Inafuku, Yasuo&lt;/author&gt;&lt;/authors&gt;&lt;/contributors&gt;&lt;titles&gt;&lt;title&gt;Ciguatera incidence and fish toxicity in Okinawa, Japan&lt;/title&gt;&lt;secondary-title&gt;Toxicon&lt;/secondary-title&gt;&lt;/titles&gt;&lt;periodical&gt;&lt;full-title&gt;Toxicon&lt;/full-title&gt;&lt;abbr-1&gt;Toxicon&lt;/abbr-1&gt;&lt;/periodical&gt;&lt;pages&gt;656-661&lt;/pages&gt;&lt;volume&gt;56&lt;/volume&gt;&lt;number&gt;5&lt;/number&gt;&lt;keywords&gt;&lt;keyword&gt;Ciguatera&lt;/keyword&gt;&lt;keyword&gt;Incidence&lt;/keyword&gt;&lt;keyword&gt;Fish&lt;/keyword&gt;&lt;keyword&gt;Toxicity&lt;/keyword&gt;&lt;keyword&gt;Ciguatoxin&lt;/keyword&gt;&lt;keyword&gt;Okinawa&lt;/keyword&gt;&lt;keyword&gt;Mouse bioassay&lt;/keyword&gt;&lt;/keywords&gt;&lt;dates&gt;&lt;year&gt;2010&lt;/year&gt;&lt;pub-dates&gt;&lt;date&gt;2010/10/01/&lt;/date&gt;&lt;/pub-dates&gt;&lt;/dates&gt;&lt;isbn&gt;0041-0101&lt;/isbn&gt;&lt;urls&gt;&lt;related-urls&gt;&lt;url&gt;https://www.sciencedirect.com/science/article/pii/S0041010109002852&lt;/url&gt;&lt;/related-urls&gt;&lt;/urls&gt;&lt;electronic-resource-num&gt;https://doi.org/10.1016/j.toxicon.2009.05.036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109F140" w14:textId="3577AC91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439FB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ed snapp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F7CF0E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733F38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F12D29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024F1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461BE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4C7D83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B2EF9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414961F" w14:textId="062B44B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815" w:type="dxa"/>
          </w:tcPr>
          <w:p w14:paraId="4B24117D" w14:textId="721E0B8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Nagae&lt;/Author&gt;&lt;Year&gt;2021&lt;/Year&gt;&lt;RecNum&gt;49&lt;/RecNum&gt;&lt;DisplayText&gt;[11]&lt;/DisplayText&gt;&lt;record&gt;&lt;rec-number&gt;49&lt;/rec-number&gt;&lt;foreign-keys&gt;&lt;key app="EN" db-id="xvrvexzaoawv5fewwwy5z2fprpxav5drwsd0" timestamp="1660291543"&gt;49&lt;/key&gt;&lt;/foreign-keys&gt;&lt;ref-type name="Journal Article"&gt;17&lt;/ref-type&gt;&lt;contributors&gt;&lt;authors&gt;&lt;author&gt;Nagae, Mika&lt;/author&gt;&lt;author&gt;Igarashi, Tomoji&lt;/author&gt;&lt;author&gt;Mizukoshi, Kazushi&lt;/author&gt;&lt;author&gt;Kuniyoshi, Kyoko&lt;/author&gt;&lt;author&gt;Oshiro, Naomasa&lt;/author&gt;&lt;author&gt;Yasumoto, Takeshi&lt;/author&gt;&lt;/authors&gt;&lt;/contributors&gt;&lt;titles&gt;&lt;title&gt;Development and validation of an LC-MS/MS method for the ultra-trace analysis of Pacific ciguatoxins in fish&lt;/title&gt;&lt;secondary-title&gt;Journal of AOAC International&lt;/secondary-title&gt;&lt;/titles&gt;&lt;periodical&gt;&lt;full-title&gt;Journal of AOAC International&lt;/full-title&gt;&lt;/periodical&gt;&lt;pages&gt;1272-1281&lt;/pages&gt;&lt;volume&gt;104&lt;/volume&gt;&lt;number&gt;5&lt;/number&gt;&lt;dates&gt;&lt;year&gt;2021&lt;/year&gt;&lt;/dates&gt;&lt;isbn&gt;1060-327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9D6C594" w14:textId="41BFC7F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578F33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C17BCC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5B20DC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mam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akerom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AC7BCA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B9D03F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1AE2E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248B2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62D3A1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01A8D2E" w14:textId="04C19DE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</w:t>
            </w:r>
          </w:p>
        </w:tc>
        <w:tc>
          <w:tcPr>
            <w:tcW w:w="815" w:type="dxa"/>
          </w:tcPr>
          <w:p w14:paraId="75665917" w14:textId="1FC26E2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3&lt;/Year&gt;&lt;RecNum&gt;43&lt;/RecNum&gt;&lt;DisplayText&gt;[13]&lt;/DisplayText&gt;&lt;record&gt;&lt;rec-number&gt;43&lt;/rec-number&gt;&lt;foreign-keys&gt;&lt;key app="EN" db-id="xvrvexzaoawv5fewwwy5z2fprpxav5drwsd0" timestamp="1660291027"&gt;43&lt;/key&gt;&lt;/foreign-keys&gt;&lt;ref-type name="Journal Article"&gt;17&lt;/ref-type&gt;&lt;contributors&gt;&lt;authors&gt;&lt;author&gt;Yogi, Kentaro&lt;/author&gt;&lt;author&gt;Oshiro, Naomasa&lt;/author&gt;&lt;author&gt;Matsuda, Seiko&lt;/author&gt;&lt;author&gt;Sakugawa, Satsuki&lt;/author&gt;&lt;author&gt;Matsuo, Toshiaki&lt;/author&gt;&lt;author&gt;Yasumoto, Takeshi&lt;/author&gt;&lt;/authors&gt;&lt;/contributors&gt;&lt;titles&gt;&lt;title&gt;Toxin profiles in fish implicated in ciguatera fish poisoning in Amami and Kakeroma Islands, Kagoshima Prefecture,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385-391&lt;/pages&gt;&lt;volume&gt;54&lt;/volume&gt;&lt;number&gt;6&lt;/number&gt;&lt;dates&gt;&lt;year&gt;2013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7E93660" w14:textId="7274C0D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F66A0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F17FF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6A2483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AB9093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7A2AB6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695E83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6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FF9FAA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A864A4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CDD82BA" w14:textId="7777777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</w:p>
        </w:tc>
        <w:tc>
          <w:tcPr>
            <w:tcW w:w="815" w:type="dxa"/>
          </w:tcPr>
          <w:p w14:paraId="0415D657" w14:textId="0BB3E5A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21&lt;/Year&gt;&lt;RecNum&gt;48&lt;/RecNum&gt;&lt;DisplayText&gt;[14]&lt;/DisplayText&gt;&lt;record&gt;&lt;rec-number&gt;48&lt;/rec-number&gt;&lt;foreign-keys&gt;&lt;key app="EN" db-id="xvrvexzaoawv5fewwwy5z2fprpxav5drwsd0" timestamp="1660291459"&gt;48&lt;/key&gt;&lt;/foreign-keys&gt;&lt;ref-type name="Journal Article"&gt;17&lt;/ref-type&gt;&lt;contributors&gt;&lt;authors&gt;&lt;author&gt;Oshiro, Naomasa&lt;/author&gt;&lt;author&gt;Tomikawa, Takumi&lt;/author&gt;&lt;author&gt;Kuniyoshi, Kyoko&lt;/author&gt;&lt;author&gt;Kimura, Keisuke&lt;/author&gt;&lt;author&gt;Kojima, Takashi&lt;/author&gt;&lt;author&gt;Yasumoto, Takeshi&lt;/author&gt;&lt;author&gt;Asakura, Hiroshi&lt;/author&gt;&lt;/authors&gt;&lt;/contributors&gt;&lt;titles&gt;&lt;title&gt;Detection of ciguatoxins from fish introduced into a wholesale market in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8-13&lt;/pages&gt;&lt;volume&gt;62&lt;/volume&gt;&lt;number&gt;1&lt;/number&gt;&lt;dates&gt;&lt;year&gt;2021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3DB27DB" w14:textId="54CC74F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8D7AD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5235E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8E921B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2BEEE8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1D084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785B6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FA4F6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D69A5D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/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90B8C68" w14:textId="610EF04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2AEF0E8" w14:textId="131FED6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4&lt;/Year&gt;&lt;RecNum&gt;46&lt;/RecNum&gt;&lt;DisplayText&gt;[12]&lt;/DisplayText&gt;&lt;record&gt;&lt;rec-number&gt;46&lt;/rec-number&gt;&lt;foreign-keys&gt;&lt;key app="EN" db-id="xvrvexzaoawv5fewwwy5z2fprpxav5drwsd0" timestamp="1660291254"&gt;46&lt;/key&gt;&lt;/foreign-keys&gt;&lt;ref-type name="Journal Article"&gt;17&lt;/ref-type&gt;&lt;contributors&gt;&lt;authors&gt;&lt;author&gt;Yogi, Kentaro&lt;/author&gt;&lt;author&gt;Sakugawa, Satsuki&lt;/author&gt;&lt;author&gt;Oshiro, Naomasa&lt;/author&gt;&lt;author&gt;Ikehara, Tsuyoshi&lt;/author&gt;&lt;author&gt;Sugiyama, Kiminori&lt;/author&gt;&lt;author&gt;Yasumoto, Takeshi&lt;/author&gt;&lt;/authors&gt;&lt;/contributors&gt;&lt;titles&gt;&lt;title&gt;Determination of toxins involved in ciguatera fish poisoning in the Pacific by LC/MS&lt;/title&gt;&lt;secondary-title&gt;Journal of AOAC International&lt;/secondary-title&gt;&lt;/titles&gt;&lt;periodical&gt;&lt;full-title&gt;Journal of AOAC International&lt;/full-title&gt;&lt;/periodical&gt;&lt;pages&gt;398-402&lt;/pages&gt;&lt;volume&gt;97&lt;/volume&gt;&lt;number&gt;2&lt;/number&gt;&lt;dates&gt;&lt;year&gt;2014&lt;/year&gt;&lt;/dates&gt;&lt;isbn&gt;1060-327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8B21AF1" w14:textId="4C5CC65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994B9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99F2A8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A2EF1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mam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akerom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5E55D6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B3CE6C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A6F0AA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0F8B41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2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463B2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FC12842" w14:textId="33E5051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1</w:t>
            </w:r>
          </w:p>
        </w:tc>
        <w:tc>
          <w:tcPr>
            <w:tcW w:w="815" w:type="dxa"/>
          </w:tcPr>
          <w:p w14:paraId="1E315A63" w14:textId="61543F04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Yogi&lt;/Author&gt;&lt;Year&gt;2013&lt;/Year&gt;&lt;RecNum&gt;43&lt;/RecNum&gt;&lt;DisplayText&gt;[13]&lt;/DisplayText&gt;&lt;record&gt;&lt;rec-number&gt;43&lt;/rec-number&gt;&lt;foreign-keys&gt;&lt;key app="EN" db-id="xvrvexzaoawv5fewwwy5z2fprpxav5drwsd0" timestamp="1660291027"&gt;43&lt;/key&gt;&lt;/foreign-keys&gt;&lt;ref-type name="Journal Article"&gt;17&lt;/ref-type&gt;&lt;contributors&gt;&lt;authors&gt;&lt;author&gt;Yogi, Kentaro&lt;/author&gt;&lt;author&gt;Oshiro, Naomasa&lt;/author&gt;&lt;author&gt;Matsuda, Seiko&lt;/author&gt;&lt;author&gt;Sakugawa, Satsuki&lt;/author&gt;&lt;author&gt;Matsuo, Toshiaki&lt;/author&gt;&lt;author&gt;Yasumoto, Takeshi&lt;/author&gt;&lt;/authors&gt;&lt;/contributors&gt;&lt;titles&gt;&lt;title&gt;Toxin profiles in fish implicated in ciguatera fish poisoning in Amami and Kakeroma Islands, Kagoshima Prefecture, Japan&lt;/title&gt;&lt;secondary-title&gt;Shokuhin eiseigaku zasshi. Journal of the Food Hygienic Society of Japan&lt;/secondary-title&gt;&lt;/titles&gt;&lt;periodical&gt;&lt;full-title&gt;Shokuhin eiseigaku zasshi. Journal of the Food Hygienic Society of Japan&lt;/full-title&gt;&lt;/periodical&gt;&lt;pages&gt;385-391&lt;/pages&gt;&lt;volume&gt;54&lt;/volume&gt;&lt;number&gt;6&lt;/number&gt;&lt;dates&gt;&lt;year&gt;2013&lt;/year&gt;&lt;/dates&gt;&lt;isbn&gt;0015-642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7EBA99E" w14:textId="66654195" w:rsidTr="00BA1890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3C04FD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3C3BF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78713A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40A956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512B4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9A3D7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D8E9E5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2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EFF534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429CC64" w14:textId="497ECCC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591E51E" w14:textId="07D0A3E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10&lt;/Year&gt;&lt;RecNum&gt;16327&lt;/RecNum&gt;&lt;DisplayText&gt;[9]&lt;/DisplayText&gt;&lt;record&gt;&lt;rec-number&gt;16327&lt;/rec-number&gt;&lt;foreign-keys&gt;&lt;key app="EN" db-id="rw0pev59swsetrefz2kxdwzmss9xf00f0rzs" timestamp="1652082194"&gt;16327&lt;/key&gt;&lt;/foreign-keys&gt;&lt;ref-type name="Journal Article"&gt;17&lt;/ref-type&gt;&lt;contributors&gt;&lt;authors&gt;&lt;author&gt;Oshiro, Naomasa&lt;/author&gt;&lt;author&gt;Yogi, Kentaro&lt;/author&gt;&lt;author&gt;Asato, Shuko&lt;/author&gt;&lt;author&gt;Sasaki, Toshiki&lt;/author&gt;&lt;author&gt;Tamanaha, Koji&lt;/author&gt;&lt;author&gt;Hirama, Masahiro&lt;/author&gt;&lt;author&gt;Yasumoto, Takeshi&lt;/author&gt;&lt;author&gt;Inafuku, Yasuo&lt;/author&gt;&lt;/authors&gt;&lt;/contributors&gt;&lt;titles&gt;&lt;title&gt;Ciguatera incidence and fish toxicity in Okinawa, Japan&lt;/title&gt;&lt;secondary-title&gt;Toxicon&lt;/secondary-title&gt;&lt;/titles&gt;&lt;periodical&gt;&lt;full-title&gt;Toxicon&lt;/full-title&gt;&lt;abbr-1&gt;Toxicon&lt;/abbr-1&gt;&lt;/periodical&gt;&lt;pages&gt;656-661&lt;/pages&gt;&lt;volume&gt;56&lt;/volume&gt;&lt;number&gt;5&lt;/number&gt;&lt;keywords&gt;&lt;keyword&gt;Ciguatera&lt;/keyword&gt;&lt;keyword&gt;Incidence&lt;/keyword&gt;&lt;keyword&gt;Fish&lt;/keyword&gt;&lt;keyword&gt;Toxicity&lt;/keyword&gt;&lt;keyword&gt;Ciguatoxin&lt;/keyword&gt;&lt;keyword&gt;Okinawa&lt;/keyword&gt;&lt;keyword&gt;Mouse bioassay&lt;/keyword&gt;&lt;/keywords&gt;&lt;dates&gt;&lt;year&gt;2010&lt;/year&gt;&lt;pub-dates&gt;&lt;date&gt;2010/10/01/&lt;/date&gt;&lt;/pub-dates&gt;&lt;/dates&gt;&lt;isbn&gt;0041-0101&lt;/isbn&gt;&lt;urls&gt;&lt;related-urls&gt;&lt;url&gt;https://www.sciencedirect.com/science/article/pii/S0041010109002852&lt;/url&gt;&lt;/related-urls&gt;&lt;/urls&gt;&lt;electronic-resource-num&gt;https://doi.org/10.1016/j.toxicon.2009.05.036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AC70AE4" w14:textId="590F90A1" w:rsidTr="00BA1890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6D6D99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 xml:space="preserve">Variol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out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B65F2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10312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kin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DFC7E4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A863C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AD061C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2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743C3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9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4624B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9E9043B" w14:textId="53E8962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52C5D6F" w14:textId="428BAB6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Oshiro&lt;/Author&gt;&lt;Year&gt;2021&lt;/Year&gt;&lt;RecNum&gt;42&lt;/RecNum&gt;&lt;DisplayText&gt;[15]&lt;/DisplayText&gt;&lt;record&gt;&lt;rec-number&gt;42&lt;/rec-number&gt;&lt;foreign-keys&gt;&lt;key app="EN" db-id="xvrvexzaoawv5fewwwy5z2fprpxav5drwsd0" timestamp="1660290914"&gt;42&lt;/key&gt;&lt;/foreign-keys&gt;&lt;ref-type name="Journal Article"&gt;17&lt;/ref-type&gt;&lt;contributors&gt;&lt;authors&gt;&lt;author&gt;Oshiro, Naomasa&lt;/author&gt;&lt;author&gt;Nagasawa, Hiroya&lt;/author&gt;&lt;author&gt;Kuniyoshi, Kyoko&lt;/author&gt;&lt;author&gt;Kobayashi, Naoki&lt;/author&gt;&lt;author&gt;Sugita-Konishi, Yoshiko&lt;/author&gt;&lt;author&gt;Asakura, Hiroshi&lt;/author&gt;&lt;author&gt;Yasumoto, Takeshi&lt;/author&gt;&lt;/authors&gt;&lt;/contributors&gt;&lt;titles&gt;&lt;title&gt;Characteristic distribution of ciguatoxins in the edible parts of a grouper, Variola louti&lt;/title&gt;&lt;secondary-title&gt;Toxins&lt;/secondary-title&gt;&lt;/titles&gt;&lt;periodical&gt;&lt;full-title&gt;Toxins&lt;/full-title&gt;&lt;/periodical&gt;&lt;pages&gt;218&lt;/pages&gt;&lt;volume&gt;13&lt;/volume&gt;&lt;number&gt;3&lt;/number&gt;&lt;dates&gt;&lt;year&gt;2021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09B792F" w14:textId="5209493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0F9C9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White-edged group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9BD035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3361C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DFFFD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Japa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0B0A01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2FA4D2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76F81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964B4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77276C1" w14:textId="4791ADC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3</w:t>
            </w:r>
          </w:p>
        </w:tc>
        <w:tc>
          <w:tcPr>
            <w:tcW w:w="815" w:type="dxa"/>
          </w:tcPr>
          <w:p w14:paraId="494A66F2" w14:textId="249AEEA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Nagae&lt;/Author&gt;&lt;Year&gt;2021&lt;/Year&gt;&lt;RecNum&gt;41&lt;/RecNum&gt;&lt;DisplayText&gt;[11]&lt;/DisplayText&gt;&lt;record&gt;&lt;rec-number&gt;41&lt;/rec-number&gt;&lt;foreign-keys&gt;&lt;key app="EN" db-id="xvrvexzaoawv5fewwwy5z2fprpxav5drwsd0" timestamp="1660290826"&gt;41&lt;/key&gt;&lt;/foreign-keys&gt;&lt;ref-type name="Journal Article"&gt;17&lt;/ref-type&gt;&lt;contributors&gt;&lt;authors&gt;&lt;author&gt;Nagae, Mika&lt;/author&gt;&lt;author&gt;Igarashi, Tomoji&lt;/author&gt;&lt;author&gt;Mizukoshi, Kazushi&lt;/author&gt;&lt;author&gt;Kuniyoshi, Kyoko&lt;/author&gt;&lt;author&gt;Oshiro, Naomasa&lt;/author&gt;&lt;author&gt;Yasumoto, Takeshi&lt;/author&gt;&lt;/authors&gt;&lt;/contributors&gt;&lt;titles&gt;&lt;title&gt;Development and validation of an LC-MS/MS method for the ultra-trace analysis of Pacific ciguatoxins in fish&lt;/title&gt;&lt;secondary-title&gt;Journal of AOAC International&lt;/secondary-title&gt;&lt;/titles&gt;&lt;periodical&gt;&lt;full-title&gt;Journal of AOAC International&lt;/full-title&gt;&lt;/periodical&gt;&lt;pages&gt;1272-1281&lt;/pages&gt;&lt;volume&gt;104&lt;/volume&gt;&lt;number&gt;5&lt;/number&gt;&lt;dates&gt;&lt;year&gt;2021&lt;/year&gt;&lt;/dates&gt;&lt;isbn&gt;1060-327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649860F" w14:textId="465C32F2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784D55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nivoro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DF95F9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2D42C5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0B610A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3AA751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D5BE9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34.7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A1B7E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.07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5C13F1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able Nitrogen Isotope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19D9FEF" w14:textId="1DBBD77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A1B505E" w14:textId="210518E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Mak&lt;/Author&gt;&lt;Year&gt;2013&lt;/Year&gt;&lt;RecNum&gt;39&lt;/RecNum&gt;&lt;DisplayText&gt;[16]&lt;/DisplayText&gt;&lt;record&gt;&lt;rec-number&gt;39&lt;/rec-number&gt;&lt;foreign-keys&gt;&lt;key app="EN" db-id="xvrvexzaoawv5fewwwy5z2fprpxav5drwsd0" timestamp="1660290406"&gt;39&lt;/key&gt;&lt;/foreign-keys&gt;&lt;ref-type name="Journal Article"&gt;17&lt;/ref-type&gt;&lt;contributors&gt;&lt;authors&gt;&lt;author&gt;Mak, Yim Ling&lt;/author&gt;&lt;author&gt;Wai, Tak-Cheung&lt;/author&gt;&lt;author&gt;Murphy, Margaret B&lt;/author&gt;&lt;author&gt;Chan, Wing Hei&lt;/author&gt;&lt;author&gt;Wu, Jia Jun&lt;/author&gt;&lt;author&gt;Lam, James CW&lt;/author&gt;&lt;author&gt;Chan, Leo L&lt;/author&gt;&lt;author&gt;Lam, Paul KS&lt;/author&gt;&lt;/authors&gt;&lt;/contributors&gt;&lt;titles&gt;&lt;title&gt;Pacific ciguatoxins in food web components of coral reef systems in the Republic of Kiribati&lt;/title&gt;&lt;secondary-title&gt;Environmental science &amp;amp; technology&lt;/secondary-title&gt;&lt;/titles&gt;&lt;periodical&gt;&lt;full-title&gt;Environmental science &amp;amp; technology&lt;/full-title&gt;&lt;/periodical&gt;&lt;pages&gt;14070-14079&lt;/pages&gt;&lt;volume&gt;47&lt;/volume&gt;&lt;number&gt;24&lt;/number&gt;&lt;dates&gt;&lt;year&gt;2013&lt;/year&gt;&lt;/dates&gt;&lt;isbn&gt;0013-936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92D0547" w14:textId="64E719E9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DA89D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ymnothora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undulat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8B9BB3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uraenidae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84F80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D035FB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57BB5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5F6025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7.1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9C4C8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4.97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3073DF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7E1146F" w14:textId="017778A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0D9F1D7" w14:textId="2F25616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6D6B906" w14:textId="141F71B1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F3061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rouper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E2B0D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in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4A49B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9FC291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9C0BC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1FF26D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0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481FD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8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FB6972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AD174BA" w14:textId="7E4AAE10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55949B4" w14:textId="25F5C7F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944385D" w14:textId="1D6D2CEC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684CA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erbivoro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F6087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52A26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D1DD84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CFF53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A2E17B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551784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A8B78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39D47F0" w14:textId="5463C87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0612BDC" w14:textId="32152F2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15E3F88" w14:textId="2ADC4D65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9334E4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erbivoro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04EFB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11E7A3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943067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B5BDA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DD83D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83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BB22C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4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F344C7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able Nitrogen Isotope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4654C76" w14:textId="375A907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091F78E" w14:textId="2A9CC73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Mak&lt;/Author&gt;&lt;Year&gt;2013&lt;/Year&gt;&lt;RecNum&gt;50&lt;/RecNum&gt;&lt;DisplayText&gt;[16]&lt;/DisplayText&gt;&lt;record&gt;&lt;rec-number&gt;50&lt;/rec-number&gt;&lt;foreign-keys&gt;&lt;key app="EN" db-id="xvrvexzaoawv5fewwwy5z2fprpxav5drwsd0" timestamp="1660291648"&gt;50&lt;/key&gt;&lt;/foreign-keys&gt;&lt;ref-type name="Journal Article"&gt;17&lt;/ref-type&gt;&lt;contributors&gt;&lt;authors&gt;&lt;author&gt;Mak, Yim Ling&lt;/author&gt;&lt;author&gt;Wai, Tak-Cheung&lt;/author&gt;&lt;author&gt;Murphy, Margaret B&lt;/author&gt;&lt;author&gt;Chan, Wing Hei&lt;/author&gt;&lt;author&gt;Wu, Jia Jun&lt;/author&gt;&lt;author&gt;Lam, James CW&lt;/author&gt;&lt;author&gt;Chan, Leo L&lt;/author&gt;&lt;author&gt;Lam, Paul KS&lt;/author&gt;&lt;/authors&gt;&lt;/contributors&gt;&lt;titles&gt;&lt;title&gt;Pacific ciguatoxins in food web components of coral reef systems in the Republic of Kiribati&lt;/title&gt;&lt;secondary-title&gt;Environmental science &amp;amp; technology&lt;/secondary-title&gt;&lt;/titles&gt;&lt;periodical&gt;&lt;full-title&gt;Environmental science &amp;amp; technology&lt;/full-title&gt;&lt;/periodical&gt;&lt;pages&gt;14070-14079&lt;/pages&gt;&lt;volume&gt;47&lt;/volume&gt;&lt;number&gt;24&lt;/number&gt;&lt;dates&gt;&lt;year&gt;2013&lt;/year&gt;&lt;/dates&gt;&lt;isbn&gt;0013-936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D513655" w14:textId="5AD2DEF9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7B831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ray eel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061268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uraenidae 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A10989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9BA702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06D9B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7E6F5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.6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26D95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63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EB206E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EBEA979" w14:textId="6D0C40E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6C0CEDF" w14:textId="4AE384B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22FB1EE" w14:textId="0DCD27BE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F9E2DA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oray eel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24B14A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proofErr w:type="gram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ycodontï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.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amnlcur</w:t>
            </w:r>
            <w:proofErr w:type="spellEnd"/>
            <w:proofErr w:type="gram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564E7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B1690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BA44C3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90D523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1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F17FF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3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A2D1B5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F7F155A" w14:textId="5D7ADF6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27A58A0" w14:textId="7063F03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ewis&lt;/Author&gt;&lt;Year&gt;1991&lt;/Year&gt;&lt;RecNum&gt;40&lt;/RecNum&gt;&lt;DisplayText&gt;[18]&lt;/DisplayText&gt;&lt;record&gt;&lt;rec-number&gt;40&lt;/rec-number&gt;&lt;foreign-keys&gt;&lt;key app="EN" db-id="xvrvexzaoawv5fewwwy5z2fprpxav5drwsd0" timestamp="1660290591"&gt;40&lt;/key&gt;&lt;/foreign-keys&gt;&lt;ref-type name="Journal Article"&gt;17&lt;/ref-type&gt;&lt;contributors&gt;&lt;authors&gt;&lt;author&gt;Lewis, Richard J&lt;/author&gt;&lt;author&gt;Sellin, Michelle&lt;/author&gt;&lt;author&gt;Poli, Mark A&lt;/author&gt;&lt;author&gt;Norton, Raymond S&lt;/author&gt;&lt;author&gt;MacLeod, John K&lt;/author&gt;&lt;author&gt;Sheil, Margaret M&lt;/author&gt;&lt;/authors&gt;&lt;/contributors&gt;&lt;titles&gt;&lt;title&gt;Purification and characterization of ciguatoxins from moray eel (Lycodontis javanicus, Muraenidae)&lt;/title&gt;&lt;secondary-title&gt;Toxicon&lt;/secondary-title&gt;&lt;/titles&gt;&lt;periodical&gt;&lt;full-title&gt;Toxicon&lt;/full-title&gt;&lt;/periodical&gt;&lt;pages&gt;1115-1127&lt;/pages&gt;&lt;volume&gt;29&lt;/volume&gt;&lt;number&gt;9&lt;/number&gt;&lt;dates&gt;&lt;year&gt;1991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8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02B2D74" w14:textId="7AA6B93B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AC9BD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mnivoro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872AB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yprinidae</w:t>
            </w:r>
            <w:proofErr w:type="spellEnd"/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18B46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8CE242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74E618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5017F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595337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0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313263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0AEB884" w14:textId="3E4246C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91CF4BB" w14:textId="4C7D06C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86DCB4A" w14:textId="16E5A425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37B82B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mnivoro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451D26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201E7A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E1FCB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4BCA69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44F703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90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6905F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6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C2F37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able Nitrogen Isotope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A75373B" w14:textId="574D4D7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2D6DCBD" w14:textId="420C69C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Mak&lt;/Author&gt;&lt;Year&gt;2013&lt;/Year&gt;&lt;RecNum&gt;39&lt;/RecNum&gt;&lt;DisplayText&gt;[16]&lt;/DisplayText&gt;&lt;record&gt;&lt;rec-number&gt;39&lt;/rec-number&gt;&lt;foreign-keys&gt;&lt;key app="EN" db-id="xvrvexzaoawv5fewwwy5z2fprpxav5drwsd0" timestamp="1660290406"&gt;39&lt;/key&gt;&lt;/foreign-keys&gt;&lt;ref-type name="Journal Article"&gt;17&lt;/ref-type&gt;&lt;contributors&gt;&lt;authors&gt;&lt;author&gt;Mak, Yim Ling&lt;/author&gt;&lt;author&gt;Wai, Tak-Cheung&lt;/author&gt;&lt;author&gt;Murphy, Margaret B&lt;/author&gt;&lt;author&gt;Chan, Wing Hei&lt;/author&gt;&lt;author&gt;Wu, Jia Jun&lt;/author&gt;&lt;author&gt;Lam, James CW&lt;/author&gt;&lt;author&gt;Chan, Leo L&lt;/author&gt;&lt;author&gt;Lam, Paul KS&lt;/author&gt;&lt;/authors&gt;&lt;/contributors&gt;&lt;titles&gt;&lt;title&gt;Pacific ciguatoxins in food web components of coral reef systems in the Republic of Kiribati&lt;/title&gt;&lt;secondary-title&gt;Environmental science &amp;amp; technology&lt;/secondary-title&gt;&lt;/titles&gt;&lt;periodical&gt;&lt;full-title&gt;Environmental science &amp;amp; technology&lt;/full-title&gt;&lt;/periodical&gt;&lt;pages&gt;14070-14079&lt;/pages&gt;&lt;volume&gt;47&lt;/volume&gt;&lt;number&gt;24&lt;/number&gt;&lt;dates&gt;&lt;year&gt;2013&lt;/year&gt;&lt;/dates&gt;&lt;isbn&gt;0013-936X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BDA7900" w14:textId="07DEE21B" w:rsidTr="008633A2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71CB3C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Carnivorous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32956E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3F7703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akei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nd Taraw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6991D2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iribati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B00B8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5B9148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85506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1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0251F2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icroplate reader (Molecular Devices Spectra Max M2)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B2857F5" w14:textId="2D8A02E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C94D611" w14:textId="78CF305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han&lt;/Author&gt;&lt;Year&gt;2011&lt;/Year&gt;&lt;RecNum&gt;38&lt;/RecNum&gt;&lt;DisplayText&gt;[17]&lt;/DisplayText&gt;&lt;record&gt;&lt;rec-number&gt;38&lt;/rec-number&gt;&lt;foreign-keys&gt;&lt;key app="EN" db-id="xvrvexzaoawv5fewwwy5z2fprpxav5drwsd0" timestamp="1660290282"&gt;38&lt;/key&gt;&lt;/foreign-keys&gt;&lt;ref-type name="Journal Article"&gt;17&lt;/ref-type&gt;&lt;contributors&gt;&lt;authors&gt;&lt;author&gt;Chan, Wing Hei&lt;/author&gt;&lt;author&gt;Mak, Yim Ling&lt;/author&gt;&lt;author&gt;Wu, Jia Jun&lt;/author&gt;&lt;author&gt;Jin, Ling&lt;/author&gt;&lt;author&gt;Sit, Wai Hung&lt;/author&gt;&lt;author&gt;Lam, James Chung Wah&lt;/author&gt;&lt;author&gt;de Mitcheson, Yvonne Sadovy&lt;/author&gt;&lt;author&gt;Chan, Leo Lai&lt;/author&gt;&lt;author&gt;Lam, Paul Kwan Sing&lt;/author&gt;&lt;author&gt;Murphy, Margaret B&lt;/author&gt;&lt;/authors&gt;&lt;/contributors&gt;&lt;titles&gt;&lt;title&gt;Spatial distribution of ciguateric fish in the Republic of Kiribati&lt;/title&gt;&lt;secondary-title&gt;Chemosphere&lt;/secondary-title&gt;&lt;/titles&gt;&lt;periodical&gt;&lt;full-title&gt;Chemosphere&lt;/full-title&gt;&lt;/periodical&gt;&lt;pages&gt;117-123&lt;/pages&gt;&lt;volume&gt;84&lt;/volume&gt;&lt;number&gt;1&lt;/number&gt;&lt;dates&gt;&lt;year&gt;2011&lt;/year&gt;&lt;/dates&gt;&lt;isbn&gt;0045-6535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77F2143" w14:textId="44E513B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760D2D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ephalopholi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rg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88438E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3889A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AAAD88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Kiribati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74243C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42F30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8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154B3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9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D6CD4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-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3315C5C" w14:textId="18CDD61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</w:t>
            </w:r>
          </w:p>
        </w:tc>
        <w:tc>
          <w:tcPr>
            <w:tcW w:w="815" w:type="dxa"/>
          </w:tcPr>
          <w:p w14:paraId="23335F35" w14:textId="26ABF1C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u&lt;/Author&gt;&lt;Year&gt;2011&lt;/Year&gt;&lt;RecNum&gt;37&lt;/RecNum&gt;&lt;DisplayText&gt;[19]&lt;/DisplayText&gt;&lt;record&gt;&lt;rec-number&gt;37&lt;/rec-number&gt;&lt;foreign-keys&gt;&lt;key app="EN" db-id="xvrvexzaoawv5fewwwy5z2fprpxav5drwsd0" timestamp="1660290192"&gt;37&lt;/key&gt;&lt;/foreign-keys&gt;&lt;ref-type name="Journal Article"&gt;17&lt;/ref-type&gt;&lt;contributors&gt;&lt;authors&gt;&lt;author&gt;Wu, Jia Jun&lt;/author&gt;&lt;author&gt;Mak, Yim Ling&lt;/author&gt;&lt;author&gt;Murphy, Margaret B&lt;/author&gt;&lt;author&gt;Lam, James CW&lt;/author&gt;&lt;author&gt;Chan, Wing Hei&lt;/author&gt;&lt;author&gt;Wang, Mingfu&lt;/author&gt;&lt;author&gt;Chan, Leo L&lt;/author&gt;&lt;author&gt;Lam, Paul KS&lt;/author&gt;&lt;/authors&gt;&lt;/contributors&gt;&lt;titles&gt;&lt;title&gt;Validation of an accelerated solvent extraction liquid chromatography–tandem mass spectrometry method for Pacific ciguatoxin-1 in fish flesh and comparison with the mouse neuroblastoma assay&lt;/title&gt;&lt;secondary-title&gt;Analytical and bioanalytical chemistry&lt;/secondary-title&gt;&lt;/titles&gt;&lt;periodical&gt;&lt;full-title&gt;Analytical and bioanalytical chemistry&lt;/full-title&gt;&lt;/periodical&gt;&lt;pages&gt;3165-3175&lt;/pages&gt;&lt;volume&gt;400&lt;/volume&gt;&lt;number&gt;9&lt;/number&gt;&lt;dates&gt;&lt;year&gt;2011&lt;/year&gt;&lt;/dates&gt;&lt;isbn&gt;1618-265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CE9BD66" w14:textId="04D8388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32C040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uscogutt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AA317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DBFA72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C7C3FC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Kiribati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5A7D9D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35CBC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3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7A86D9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E5D9A5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-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7F70135" w14:textId="16089F9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</w:t>
            </w:r>
          </w:p>
        </w:tc>
        <w:tc>
          <w:tcPr>
            <w:tcW w:w="815" w:type="dxa"/>
          </w:tcPr>
          <w:p w14:paraId="75FCE5A2" w14:textId="666AD3C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u&lt;/Author&gt;&lt;Year&gt;2011&lt;/Year&gt;&lt;RecNum&gt;37&lt;/RecNum&gt;&lt;DisplayText&gt;[19]&lt;/DisplayText&gt;&lt;record&gt;&lt;rec-number&gt;37&lt;/rec-number&gt;&lt;foreign-keys&gt;&lt;key app="EN" db-id="xvrvexzaoawv5fewwwy5z2fprpxav5drwsd0" timestamp="1660290192"&gt;37&lt;/key&gt;&lt;/foreign-keys&gt;&lt;ref-type name="Journal Article"&gt;17&lt;/ref-type&gt;&lt;contributors&gt;&lt;authors&gt;&lt;author&gt;Wu, Jia Jun&lt;/author&gt;&lt;author&gt;Mak, Yim Ling&lt;/author&gt;&lt;author&gt;Murphy, Margaret B&lt;/author&gt;&lt;author&gt;Lam, James CW&lt;/author&gt;&lt;author&gt;Chan, Wing Hei&lt;/author&gt;&lt;author&gt;Wang, Mingfu&lt;/author&gt;&lt;author&gt;Chan, Leo L&lt;/author&gt;&lt;author&gt;Lam, Paul KS&lt;/author&gt;&lt;/authors&gt;&lt;/contributors&gt;&lt;titles&gt;&lt;title&gt;Validation of an accelerated solvent extraction liquid chromatography–tandem mass spectrometry method for Pacific ciguatoxin-1 in fish flesh and comparison with the mouse neuroblastoma assay&lt;/title&gt;&lt;secondary-title&gt;Analytical and bioanalytical chemistry&lt;/secondary-title&gt;&lt;/titles&gt;&lt;periodical&gt;&lt;full-title&gt;Analytical and bioanalytical chemistry&lt;/full-title&gt;&lt;/periodical&gt;&lt;pages&gt;3165-3175&lt;/pages&gt;&lt;volume&gt;400&lt;/volume&gt;&lt;number&gt;9&lt;/number&gt;&lt;dates&gt;&lt;year&gt;2011&lt;/year&gt;&lt;/dates&gt;&lt;isbn&gt;1618-265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1B69BD5" w14:textId="0202753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E13D74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ilotocep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A36CE4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39473E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13027C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Kiribati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F7317F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D6A75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7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81D5BF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C5C55A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-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D4E298D" w14:textId="71D6731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</w:t>
            </w:r>
          </w:p>
        </w:tc>
        <w:tc>
          <w:tcPr>
            <w:tcW w:w="815" w:type="dxa"/>
          </w:tcPr>
          <w:p w14:paraId="335747C0" w14:textId="263D64A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u&lt;/Author&gt;&lt;Year&gt;2011&lt;/Year&gt;&lt;RecNum&gt;37&lt;/RecNum&gt;&lt;DisplayText&gt;[19]&lt;/DisplayText&gt;&lt;record&gt;&lt;rec-number&gt;37&lt;/rec-number&gt;&lt;foreign-keys&gt;&lt;key app="EN" db-id="xvrvexzaoawv5fewwwy5z2fprpxav5drwsd0" timestamp="1660290192"&gt;37&lt;/key&gt;&lt;/foreign-keys&gt;&lt;ref-type name="Journal Article"&gt;17&lt;/ref-type&gt;&lt;contributors&gt;&lt;authors&gt;&lt;author&gt;Wu, Jia Jun&lt;/author&gt;&lt;author&gt;Mak, Yim Ling&lt;/author&gt;&lt;author&gt;Murphy, Margaret B&lt;/author&gt;&lt;author&gt;Lam, James CW&lt;/author&gt;&lt;author&gt;Chan, Wing Hei&lt;/author&gt;&lt;author&gt;Wang, Mingfu&lt;/author&gt;&lt;author&gt;Chan, Leo L&lt;/author&gt;&lt;author&gt;Lam, Paul KS&lt;/author&gt;&lt;/authors&gt;&lt;/contributors&gt;&lt;titles&gt;&lt;title&gt;Validation of an accelerated solvent extraction liquid chromatography–tandem mass spectrometry method for Pacific ciguatoxin-1 in fish flesh and comparison with the mouse neuroblastoma assay&lt;/title&gt;&lt;secondary-title&gt;Analytical and bioanalytical chemistry&lt;/secondary-title&gt;&lt;/titles&gt;&lt;periodical&gt;&lt;full-title&gt;Analytical and bioanalytical chemistry&lt;/full-title&gt;&lt;/periodical&gt;&lt;pages&gt;3165-3175&lt;/pages&gt;&lt;volume&gt;400&lt;/volume&gt;&lt;number&gt;9&lt;/number&gt;&lt;dates&gt;&lt;year&gt;2011&lt;/year&gt;&lt;/dates&gt;&lt;isbn&gt;1618-265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312AE32" w14:textId="36684DE5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584F7A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ymnothora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undulat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91E4B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A3B2C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oral reef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B29E34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Kiribati 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1023A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D9389C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7.8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0193E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B62CB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C-MS/MS 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813A72F" w14:textId="67035E9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</w:t>
            </w:r>
          </w:p>
        </w:tc>
        <w:tc>
          <w:tcPr>
            <w:tcW w:w="815" w:type="dxa"/>
          </w:tcPr>
          <w:p w14:paraId="5A811D10" w14:textId="683155C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Wu&lt;/Author&gt;&lt;Year&gt;2011&lt;/Year&gt;&lt;RecNum&gt;37&lt;/RecNum&gt;&lt;DisplayText&gt;[19]&lt;/DisplayText&gt;&lt;record&gt;&lt;rec-number&gt;37&lt;/rec-number&gt;&lt;foreign-keys&gt;&lt;key app="EN" db-id="xvrvexzaoawv5fewwwy5z2fprpxav5drwsd0" timestamp="1660290192"&gt;37&lt;/key&gt;&lt;/foreign-keys&gt;&lt;ref-type name="Journal Article"&gt;17&lt;/ref-type&gt;&lt;contributors&gt;&lt;authors&gt;&lt;author&gt;Wu, Jia Jun&lt;/author&gt;&lt;author&gt;Mak, Yim Ling&lt;/author&gt;&lt;author&gt;Murphy, Margaret B&lt;/author&gt;&lt;author&gt;Lam, James CW&lt;/author&gt;&lt;author&gt;Chan, Wing Hei&lt;/author&gt;&lt;author&gt;Wang, Mingfu&lt;/author&gt;&lt;author&gt;Chan, Leo L&lt;/author&gt;&lt;author&gt;Lam, Paul KS&lt;/author&gt;&lt;/authors&gt;&lt;/contributors&gt;&lt;titles&gt;&lt;title&gt;Validation of an accelerated solvent extraction liquid chromatography–tandem mass spectrometry method for Pacific ciguatoxin-1 in fish flesh and comparison with the mouse neuroblastoma assay&lt;/title&gt;&lt;secondary-title&gt;Analytical and bioanalytical chemistry&lt;/secondary-title&gt;&lt;/titles&gt;&lt;periodical&gt;&lt;full-title&gt;Analytical and bioanalytical chemistry&lt;/full-title&gt;&lt;/periodical&gt;&lt;pages&gt;3165-3175&lt;/pages&gt;&lt;volume&gt;400&lt;/volume&gt;&lt;number&gt;9&lt;/number&gt;&lt;dates&gt;&lt;year&gt;2011&lt;/year&gt;&lt;/dates&gt;&lt;isbn&gt;1618-2650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1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8B4A3A5" w14:textId="2644C49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EB18B7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Amberjack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C3FD2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778B86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D4622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caronesi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6AF09F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41E453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4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85110F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0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FD4B62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E5BF284" w14:textId="31A92C2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37374753" w14:textId="4117BD6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Estevez&lt;/Author&gt;&lt;Year&gt;2019&lt;/Year&gt;&lt;RecNum&gt;36&lt;/RecNum&gt;&lt;DisplayText&gt;[20]&lt;/DisplayText&gt;&lt;record&gt;&lt;rec-number&gt;36&lt;/rec-number&gt;&lt;foreign-keys&gt;&lt;key app="EN" db-id="xvrvexzaoawv5fewwwy5z2fprpxav5drwsd0" timestamp="1660290097"&gt;36&lt;/key&gt;&lt;/foreign-keys&gt;&lt;ref-type name="Journal Article"&gt;17&lt;/ref-type&gt;&lt;contributors&gt;&lt;authors&gt;&lt;author&gt;Estevez, Pablo&lt;/author&gt;&lt;author&gt;Castro, David&lt;/author&gt;&lt;author&gt;Pequeño-Valtierra, Ana&lt;/author&gt;&lt;author&gt;Leao, José M&lt;/author&gt;&lt;author&gt;Vilariño, Oscar&lt;/author&gt;&lt;author&gt;Diogène, Jorge&lt;/author&gt;&lt;author&gt;Gago-Martínez, Ana&lt;/author&gt;&lt;/authors&gt;&lt;/contributors&gt;&lt;titles&gt;&lt;title&gt;An attempt to characterize the ciguatoxin profile in Seriola fasciata causing ciguatera fish poisoning in Macaronesia&lt;/title&gt;&lt;secondary-title&gt;Toxins&lt;/secondary-title&gt;&lt;/titles&gt;&lt;periodical&gt;&lt;full-title&gt;Toxins&lt;/full-title&gt;&lt;/periodical&gt;&lt;pages&gt;221&lt;/pages&gt;&lt;volume&gt;11&lt;/volume&gt;&lt;number&gt;4&lt;/number&gt;&lt;dates&gt;&lt;year&gt;2019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0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B4A17A7" w14:textId="5EB80CE6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4F6C44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ambierdis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9D4179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ionfish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8996F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1542FD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exico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5BD22E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3EFD34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28A085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84EF3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RB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7EB9AF8" w14:textId="52EB72E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1</w:t>
            </w:r>
          </w:p>
        </w:tc>
        <w:tc>
          <w:tcPr>
            <w:tcW w:w="815" w:type="dxa"/>
          </w:tcPr>
          <w:p w14:paraId="55D3B3E9" w14:textId="063DDCD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itaker&lt;/Author&gt;&lt;Year&gt;2014&lt;/Year&gt;&lt;RecNum&gt;35&lt;/RecNum&gt;&lt;DisplayText&gt;[21]&lt;/DisplayText&gt;&lt;record&gt;&lt;rec-number&gt;35&lt;/rec-number&gt;&lt;foreign-keys&gt;&lt;key app="EN" db-id="xvrvexzaoawv5fewwwy5z2fprpxav5drwsd0" timestamp="1660290027"&gt;35&lt;/key&gt;&lt;/foreign-keys&gt;&lt;ref-type name="Journal Article"&gt;17&lt;/ref-type&gt;&lt;contributors&gt;&lt;authors&gt;&lt;author&gt;Litaker, R Wayne&lt;/author&gt;&lt;author&gt;Hardison, D Ransom&lt;/author&gt;&lt;author&gt;Holland, William C&lt;/author&gt;&lt;author&gt;Bourdelais, Andrea J&lt;/author&gt;&lt;author&gt;McCall, Jennifer R&lt;/author&gt;&lt;author&gt;Baden, Daniel G&lt;/author&gt;&lt;author&gt;Morris Jr, James A&lt;/author&gt;&lt;author&gt;Bogdanoff, Alex K&lt;/author&gt;&lt;author&gt;Tester, Patricia A&lt;/author&gt;&lt;/authors&gt;&lt;/contributors&gt;&lt;titles&gt;&lt;title&gt;Ciguatoxin concentrations in invasive lionfish estimated using a fluorescent receptor binding assay&lt;/title&gt;&lt;secondary-title&gt;Marine and Freshwater Harmful Algae&lt;/secondary-title&gt;&lt;/titles&gt;&lt;periodical&gt;&lt;full-title&gt;Marine and Freshwater Harmful Algae&lt;/full-title&gt;&lt;/periodical&gt;&lt;dates&gt;&lt;year&gt;2014&lt;/year&gt;&lt;/dates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B81522C" w14:textId="35A9E21D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47A517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B.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etul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393F60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E5171E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ceanic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58BC08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D66B10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7A1F7D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BACCF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845BB7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6359D19" w14:textId="28DB8E3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1543EA9" w14:textId="0A7D381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oeffler&lt;/Author&gt;&lt;Year&gt;2018&lt;/Year&gt;&lt;RecNum&gt;32&lt;/RecNum&gt;&lt;DisplayText&gt;[22]&lt;/DisplayText&gt;&lt;record&gt;&lt;rec-number&gt;32&lt;/rec-number&gt;&lt;foreign-keys&gt;&lt;key app="EN" db-id="xvrvexzaoawv5fewwwy5z2fprpxav5drwsd0" timestamp="1660289342"&gt;32&lt;/key&gt;&lt;/foreign-keys&gt;&lt;ref-type name="Journal Article"&gt;17&lt;/ref-type&gt;&lt;contributors&gt;&lt;authors&gt;&lt;author&gt;Loeffler, Christopher R&lt;/author&gt;&lt;author&gt;Robertson, Alison&lt;/author&gt;&lt;author&gt;Flores Quintana, Harold A&lt;/author&gt;&lt;author&gt;Silander, Miguel C&lt;/author&gt;&lt;author&gt;Smith, Tyler B&lt;/author&gt;&lt;author&gt;Olsen, David&lt;/author&gt;&lt;/authors&gt;&lt;/contributors&gt;&lt;titles&gt;&lt;title&gt;Ciguatoxin prevalence in 4 commercial fish species along an oceanic exposure gradient in the US Virgin Islands&lt;/title&gt;&lt;secondary-title&gt;Environmental toxicology and chemistry&lt;/secondary-title&gt;&lt;/titles&gt;&lt;periodical&gt;&lt;full-title&gt;Environmental toxicology and chemistry&lt;/full-title&gt;&lt;/periodical&gt;&lt;pages&gt;1852-1863&lt;/pages&gt;&lt;volume&gt;37&lt;/volume&gt;&lt;number&gt;7&lt;/number&gt;&lt;dates&gt;&lt;year&gt;2018&lt;/year&gt;&lt;/dates&gt;&lt;isbn&gt;0730-7268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C6CD8C9" w14:textId="27F4C837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B3A23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uscogutt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06709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BEDA06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ceanic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62F7C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6BD19E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F9892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B271D3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278FE7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6C5D6C4" w14:textId="4127CE4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74B1B241" w14:textId="7C7BF69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oeffler&lt;/Author&gt;&lt;Year&gt;2018&lt;/Year&gt;&lt;RecNum&gt;32&lt;/RecNum&gt;&lt;DisplayText&gt;[22]&lt;/DisplayText&gt;&lt;record&gt;&lt;rec-number&gt;32&lt;/rec-number&gt;&lt;foreign-keys&gt;&lt;key app="EN" db-id="xvrvexzaoawv5fewwwy5z2fprpxav5drwsd0" timestamp="1660289342"&gt;32&lt;/key&gt;&lt;/foreign-keys&gt;&lt;ref-type name="Journal Article"&gt;17&lt;/ref-type&gt;&lt;contributors&gt;&lt;authors&gt;&lt;author&gt;Loeffler, Christopher R&lt;/author&gt;&lt;author&gt;Robertson, Alison&lt;/author&gt;&lt;author&gt;Flores Quintana, Harold A&lt;/author&gt;&lt;author&gt;Silander, Miguel C&lt;/author&gt;&lt;author&gt;Smith, Tyler B&lt;/author&gt;&lt;author&gt;Olsen, David&lt;/author&gt;&lt;/authors&gt;&lt;/contributors&gt;&lt;titles&gt;&lt;title&gt;Ciguatoxin prevalence in 4 commercial fish species along an oceanic exposure gradient in the US Virgin Islands&lt;/title&gt;&lt;secondary-title&gt;Environmental toxicology and chemistry&lt;/secondary-title&gt;&lt;/titles&gt;&lt;periodical&gt;&lt;full-title&gt;Environmental toxicology and chemistry&lt;/full-title&gt;&lt;/periodical&gt;&lt;pages&gt;1852-1863&lt;/pages&gt;&lt;volume&gt;37&lt;/volume&gt;&lt;number&gt;7&lt;/number&gt;&lt;dates&gt;&lt;year&gt;2018&lt;/year&gt;&lt;/dates&gt;&lt;isbn&gt;0730-7268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9AE3176" w14:textId="6010645E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6C5767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aemulon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lumierii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05F0F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9F19B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ceanic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4E3CF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28D0E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8849A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8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233D9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1BC52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0A6865D" w14:textId="431B5BF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6FE7549E" w14:textId="26C6DB8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oeffler&lt;/Author&gt;&lt;Year&gt;2018&lt;/Year&gt;&lt;RecNum&gt;32&lt;/RecNum&gt;&lt;DisplayText&gt;[22]&lt;/DisplayText&gt;&lt;record&gt;&lt;rec-number&gt;32&lt;/rec-number&gt;&lt;foreign-keys&gt;&lt;key app="EN" db-id="xvrvexzaoawv5fewwwy5z2fprpxav5drwsd0" timestamp="1660289342"&gt;32&lt;/key&gt;&lt;/foreign-keys&gt;&lt;ref-type name="Journal Article"&gt;17&lt;/ref-type&gt;&lt;contributors&gt;&lt;authors&gt;&lt;author&gt;Loeffler, Christopher R&lt;/author&gt;&lt;author&gt;Robertson, Alison&lt;/author&gt;&lt;author&gt;Flores Quintana, Harold A&lt;/author&gt;&lt;author&gt;Silander, Miguel C&lt;/author&gt;&lt;author&gt;Smith, Tyler B&lt;/author&gt;&lt;author&gt;Olsen, David&lt;/author&gt;&lt;/authors&gt;&lt;/contributors&gt;&lt;titles&gt;&lt;title&gt;Ciguatoxin prevalence in 4 commercial fish species along an oceanic exposure gradient in the US Virgin Islands&lt;/title&gt;&lt;secondary-title&gt;Environmental toxicology and chemistry&lt;/secondary-title&gt;&lt;/titles&gt;&lt;periodical&gt;&lt;full-title&gt;Environmental toxicology and chemistry&lt;/full-title&gt;&lt;/periodical&gt;&lt;pages&gt;1852-1863&lt;/pages&gt;&lt;volume&gt;37&lt;/volume&gt;&lt;number&gt;7&lt;/number&gt;&lt;dates&gt;&lt;year&gt;2018&lt;/year&gt;&lt;/dates&gt;&lt;isbn&gt;0730-7268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9F08D75" w14:textId="18A635E0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AAC32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orse-eye jack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B19CF3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an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atus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82F106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t Barthelemy (French West Indie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09410D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B56B3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81F639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7.87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73D8E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28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AAF38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PLC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F12662F" w14:textId="2CF934B8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3B6D8B3F" w14:textId="1B65931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Pottier&lt;/Author&gt;&lt;Year&gt;2002&lt;/Year&gt;&lt;RecNum&gt;34&lt;/RecNum&gt;&lt;DisplayText&gt;[23]&lt;/DisplayText&gt;&lt;record&gt;&lt;rec-number&gt;34&lt;/rec-number&gt;&lt;foreign-keys&gt;&lt;key app="EN" db-id="xvrvexzaoawv5fewwwy5z2fprpxav5drwsd0" timestamp="1660289474"&gt;34&lt;/key&gt;&lt;/foreign-keys&gt;&lt;ref-type name="Journal Article"&gt;17&lt;/ref-type&gt;&lt;contributors&gt;&lt;authors&gt;&lt;author&gt;Pottier, Ivannah&lt;/author&gt;&lt;author&gt;Vernoux, Jean-Paul&lt;/author&gt;&lt;author&gt;Jones, Alun&lt;/author&gt;&lt;author&gt;Lewis, Richard J&lt;/author&gt;&lt;/authors&gt;&lt;/contributors&gt;&lt;titles&gt;&lt;title&gt;Characterisation of multiple Caribbean ciguatoxins and congeners in individual specimens of horse-eye jack (Caranx latus) by high-performance liquid chromatography/mass spectrometry&lt;/title&gt;&lt;secondary-title&gt;Toxicon&lt;/secondary-title&gt;&lt;/titles&gt;&lt;periodical&gt;&lt;full-title&gt;Toxicon&lt;/full-title&gt;&lt;/periodical&gt;&lt;pages&gt;929-939&lt;/pages&gt;&lt;volume&gt;40&lt;/volume&gt;&lt;number&gt;7&lt;/number&gt;&lt;dates&gt;&lt;year&gt;2002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BB41D3D" w14:textId="7483C48E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C6F8D4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E8AE8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17B98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3351E3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7D4602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7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97A431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26B96F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D39C88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larographic and Radiochemical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CCFE5AD" w14:textId="0C73E33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7E185F2A" w14:textId="11961D7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elfrich&lt;/Author&gt;&lt;Year&gt;1963&lt;/Year&gt;&lt;RecNum&gt;33&lt;/RecNum&gt;&lt;DisplayText&gt;[24]&lt;/DisplayText&gt;&lt;record&gt;&lt;rec-number&gt;33&lt;/rec-number&gt;&lt;foreign-keys&gt;&lt;key app="EN" db-id="xvrvexzaoawv5fewwwy5z2fprpxav5drwsd0" timestamp="1660289419"&gt;33&lt;/key&gt;&lt;/foreign-keys&gt;&lt;ref-type name="Journal Article"&gt;17&lt;/ref-type&gt;&lt;contributors&gt;&lt;authors&gt;&lt;author&gt;Helfrich, Philip&lt;/author&gt;&lt;author&gt;Banner, Albert H&lt;/author&gt;&lt;/authors&gt;&lt;/contributors&gt;&lt;titles&gt;&lt;title&gt;Experimental induction of ciguatera toxicity in fish through diet&lt;/title&gt;&lt;secondary-title&gt;Nature&lt;/secondary-title&gt;&lt;/titles&gt;&lt;periodical&gt;&lt;full-title&gt;Nature&lt;/full-title&gt;&lt;/periodical&gt;&lt;pages&gt;1025-1026&lt;/pages&gt;&lt;volume&gt;197&lt;/volume&gt;&lt;number&gt;4871&lt;/number&gt;&lt;dates&gt;&lt;year&gt;1963&lt;/year&gt;&lt;/dates&gt;&lt;isbn&gt;1476-4687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DE50FBC" w14:textId="0807B789" w:rsidTr="000D4186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7D26F2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cyurus chrysurus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EFFC5C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55402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Oceanic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2F63E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BB9FE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95FD3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C4B9D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565342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68E6EBE" w14:textId="3B62983C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B18BE30" w14:textId="25353E2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oeffler&lt;/Author&gt;&lt;Year&gt;2018&lt;/Year&gt;&lt;RecNum&gt;32&lt;/RecNum&gt;&lt;DisplayText&gt;[22]&lt;/DisplayText&gt;&lt;record&gt;&lt;rec-number&gt;32&lt;/rec-number&gt;&lt;foreign-keys&gt;&lt;key app="EN" db-id="xvrvexzaoawv5fewwwy5z2fprpxav5drwsd0" timestamp="1660289342"&gt;32&lt;/key&gt;&lt;/foreign-keys&gt;&lt;ref-type name="Journal Article"&gt;17&lt;/ref-type&gt;&lt;contributors&gt;&lt;authors&gt;&lt;author&gt;Loeffler, Christopher R&lt;/author&gt;&lt;author&gt;Robertson, Alison&lt;/author&gt;&lt;author&gt;Flores Quintana, Harold A&lt;/author&gt;&lt;author&gt;Silander, Miguel C&lt;/author&gt;&lt;author&gt;Smith, Tyler B&lt;/author&gt;&lt;author&gt;Olsen, David&lt;/author&gt;&lt;/authors&gt;&lt;/contributors&gt;&lt;titles&gt;&lt;title&gt;Ciguatoxin prevalence in 4 commercial fish species along an oceanic exposure gradient in the US Virgin Islands&lt;/title&gt;&lt;secondary-title&gt;Environmental toxicology and chemistry&lt;/secondary-title&gt;&lt;/titles&gt;&lt;periodical&gt;&lt;full-title&gt;Environmental toxicology and chemistry&lt;/full-title&gt;&lt;/periodical&gt;&lt;pages&gt;1852-1863&lt;/pages&gt;&lt;volume&gt;37&lt;/volume&gt;&lt;number&gt;7&lt;/number&gt;&lt;dates&gt;&lt;year&gt;2018&lt;/year&gt;&lt;/dates&gt;&lt;isbn&gt;0730-7268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7CE6C73" w14:textId="6F4512D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7998F6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alistes 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pris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91EBE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B9159E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231FD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2D725F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2D74D7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8C4A4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857ECC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022BEF2" w14:textId="01FEB92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47F0FFC0" w14:textId="005002F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2768779" w14:textId="03903867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5236A7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dia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scrofa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AB941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0049BC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BD906B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FE4A4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199F19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1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9D742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6AFED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6498681" w14:textId="3B5F566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4ED07E1D" w14:textId="49638BD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5CE1E38" w14:textId="2F830F4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837F1F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dia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scrofa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54A75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493817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9D9A54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DA6EE8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819D1C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191176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373E1D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FAB7A6C" w14:textId="7BEEF87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51EEE4F9" w14:textId="1E30E4D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BFB00AC" w14:textId="54D302C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F69F19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Baliste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prisc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E66A80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349749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40A2FA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5D2E3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6818EA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34B18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6BE043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2B39680" w14:textId="271E1D5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3E1EF386" w14:textId="7CE4A98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1CAE95B" w14:textId="447123FC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75598A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dia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scrofa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9CF2F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C4B843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81B408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887C7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C09AD6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9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A4D909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78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F04F11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BA2D69B" w14:textId="555840E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37E5F40" w14:textId="7DFB6B9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21&lt;/Year&gt;&lt;RecNum&gt;30&lt;/RecNum&gt;&lt;DisplayText&gt;[26]&lt;/DisplayText&gt;&lt;record&gt;&lt;rec-number&gt;30&lt;/rec-number&gt;&lt;foreign-keys&gt;&lt;key app="EN" db-id="xvrvexzaoawv5fewwwy5z2fprpxav5drwsd0" timestamp="1660288833"&gt;30&lt;/key&gt;&lt;/foreign-keys&gt;&lt;ref-type name="Journal Article"&gt;17&lt;/ref-type&gt;&lt;contributors&gt;&lt;authors&gt;&lt;author&gt;Costa, Pedro Reis&lt;/author&gt;&lt;author&gt;Estévez, Pablo&lt;/author&gt;&lt;author&gt;Soliño, Lucía&lt;/author&gt;&lt;author&gt;Castro, David&lt;/author&gt;&lt;author&gt;Rodrigues, Susana Margarida&lt;/author&gt;&lt;author&gt;Timoteo, Viriato&lt;/author&gt;&lt;author&gt;Leao-Martins, José Manuel&lt;/author&gt;&lt;author&gt;Santos, Carolina&lt;/author&gt;&lt;author&gt;Gouveia, Neide&lt;/author&gt;&lt;author&gt;Diogène, Jorge&lt;/author&gt;&lt;/authors&gt;&lt;/contributors&gt;&lt;titles&gt;&lt;title&gt;An update on ciguatoxins and CTX-like toxicity in fish from different trophic levels of the Selvagens Islands (NE Atlantic, Madeira, Portugal)&lt;/title&gt;&lt;secondary-title&gt;Toxins&lt;/secondary-title&gt;&lt;/titles&gt;&lt;periodical&gt;&lt;full-title&gt;Toxins&lt;/full-title&gt;&lt;/periodical&gt;&lt;pages&gt;580&lt;/pages&gt;&lt;volume&gt;13&lt;/volume&gt;&lt;number&gt;8&lt;/number&gt;&lt;dates&gt;&lt;year&gt;2021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75996A4" w14:textId="6218F8E2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06717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dian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scrofa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DF703E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85E72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A5171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517CA9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675BCF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DE00D5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DD46E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99183F0" w14:textId="0A89948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7310DFBF" w14:textId="4795B63E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3AF48F7" w14:textId="6964A6E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2F4DD5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Diplod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ervin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6DBD1D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A0E9F7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4E0786A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1C5448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7E3C28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7AB28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2159B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20066B4" w14:textId="2EABC69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565051A" w14:textId="67FD1A0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21&lt;/Year&gt;&lt;RecNum&gt;30&lt;/RecNum&gt;&lt;DisplayText&gt;[26]&lt;/DisplayText&gt;&lt;record&gt;&lt;rec-number&gt;30&lt;/rec-number&gt;&lt;foreign-keys&gt;&lt;key app="EN" db-id="xvrvexzaoawv5fewwwy5z2fprpxav5drwsd0" timestamp="1660288833"&gt;30&lt;/key&gt;&lt;/foreign-keys&gt;&lt;ref-type name="Journal Article"&gt;17&lt;/ref-type&gt;&lt;contributors&gt;&lt;authors&gt;&lt;author&gt;Costa, Pedro Reis&lt;/author&gt;&lt;author&gt;Estévez, Pablo&lt;/author&gt;&lt;author&gt;Soliño, Lucía&lt;/author&gt;&lt;author&gt;Castro, David&lt;/author&gt;&lt;author&gt;Rodrigues, Susana Margarida&lt;/author&gt;&lt;author&gt;Timoteo, Viriato&lt;/author&gt;&lt;author&gt;Leao-Martins, José Manuel&lt;/author&gt;&lt;author&gt;Santos, Carolina&lt;/author&gt;&lt;author&gt;Gouveia, Neide&lt;/author&gt;&lt;author&gt;Diogène, Jorge&lt;/author&gt;&lt;/authors&gt;&lt;/contributors&gt;&lt;titles&gt;&lt;title&gt;An update on ciguatoxins and CTX-like toxicity in fish from different trophic levels of the Selvagens Islands (NE Atlantic, Madeira, Portugal)&lt;/title&gt;&lt;secondary-title&gt;Toxins&lt;/secondary-title&gt;&lt;/titles&gt;&lt;periodical&gt;&lt;full-title&gt;Toxins&lt;/full-title&gt;&lt;/periodical&gt;&lt;pages&gt;580&lt;/pages&gt;&lt;volume&gt;13&lt;/volume&gt;&lt;number&gt;8&lt;/number&gt;&lt;dates&gt;&lt;year&gt;2021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F8D09CC" w14:textId="1F818DF7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68F19B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ginatu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ADAC0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527FB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9D8AD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897E72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68BA30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5F91D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20FEC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7FE98DB" w14:textId="5814029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482FF633" w14:textId="115AE8B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CCDF07F" w14:textId="7304E89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0BDB6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K.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ctatrix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90C02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CC914A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92B672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120F41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8412E1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791D50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089C41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0336C75" w14:textId="14ACCDC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1E5B5EBE" w14:textId="54F72F7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7792235" w14:textId="324E64E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38FE2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Kyphos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ctatrix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1ED27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21593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0CBF4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B785A7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3343BD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5E9479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24D010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F2D59DC" w14:textId="7FAA841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0482EA5D" w14:textId="3AC73CF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D3DFE2F" w14:textId="2D65947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D22077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Mycteroperca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usc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D866E7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94901E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0DAF4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AF4F08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71BCB0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EBFAA9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7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5D7863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843E542" w14:textId="2B865A1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2CFDE9FB" w14:textId="7E0220B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A3921CF" w14:textId="24061DF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E4D0C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agr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agr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CF098A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51DB88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m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03DF0A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3464B6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AC7774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6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136A96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2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D10C2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6F0087E" w14:textId="7F36B9BE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19B8A07E" w14:textId="0073811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Estevez&lt;/Author&gt;&lt;Year&gt;2019&lt;/Year&gt;&lt;RecNum&gt;31&lt;/RecNum&gt;&lt;DisplayText&gt;[27]&lt;/DisplayText&gt;&lt;record&gt;&lt;rec-number&gt;31&lt;/rec-number&gt;&lt;foreign-keys&gt;&lt;key app="EN" db-id="xvrvexzaoawv5fewwwy5z2fprpxav5drwsd0" timestamp="1660289214"&gt;31&lt;/key&gt;&lt;/foreign-keys&gt;&lt;ref-type name="Journal Article"&gt;17&lt;/ref-type&gt;&lt;contributors&gt;&lt;authors&gt;&lt;author&gt;Estevez, Pablo&lt;/author&gt;&lt;author&gt;Castro, David&lt;/author&gt;&lt;author&gt;Leao, J Manuel&lt;/author&gt;&lt;author&gt;Yasumoto, Takeshi&lt;/author&gt;&lt;author&gt;Dickey, Robert&lt;/author&gt;&lt;author&gt;Gago-Martinez, Ana&lt;/author&gt;&lt;/authors&gt;&lt;/contributors&gt;&lt;titles&gt;&lt;title&gt;Implementation of liquid chromatography tandem mass spectrometry for the analysis of ciguatera fish poisoning in contaminated fish samples from Atlantic coasts&lt;/title&gt;&lt;secondary-title&gt;Food chemistry&lt;/secondary-title&gt;&lt;/titles&gt;&lt;periodical&gt;&lt;full-title&gt;Food chemistry&lt;/full-title&gt;&lt;/periodical&gt;&lt;pages&gt;8-14&lt;/pages&gt;&lt;volume&gt;280&lt;/volume&gt;&lt;dates&gt;&lt;year&gt;2019&lt;/year&gt;&lt;/dates&gt;&lt;isbn&gt;0308-814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7CC792A" w14:textId="5AF1BCB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CD303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Serr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tricaud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638395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5FD252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B876C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54F37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AFFA2A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3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C0E90B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4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2CE2D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AB26A59" w14:textId="723E068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06E29CFE" w14:textId="4B40BA5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21&lt;/Year&gt;&lt;RecNum&gt;30&lt;/RecNum&gt;&lt;DisplayText&gt;[26]&lt;/DisplayText&gt;&lt;record&gt;&lt;rec-number&gt;30&lt;/rec-number&gt;&lt;foreign-keys&gt;&lt;key app="EN" db-id="xvrvexzaoawv5fewwwy5z2fprpxav5drwsd0" timestamp="1660288833"&gt;30&lt;/key&gt;&lt;/foreign-keys&gt;&lt;ref-type name="Journal Article"&gt;17&lt;/ref-type&gt;&lt;contributors&gt;&lt;authors&gt;&lt;author&gt;Costa, Pedro Reis&lt;/author&gt;&lt;author&gt;Estévez, Pablo&lt;/author&gt;&lt;author&gt;Soliño, Lucía&lt;/author&gt;&lt;author&gt;Castro, David&lt;/author&gt;&lt;author&gt;Rodrigues, Susana Margarida&lt;/author&gt;&lt;author&gt;Timoteo, Viriato&lt;/author&gt;&lt;author&gt;Leao-Martins, José Manuel&lt;/author&gt;&lt;author&gt;Santos, Carolina&lt;/author&gt;&lt;author&gt;Gouveia, Neide&lt;/author&gt;&lt;author&gt;Diogène, Jorge&lt;/author&gt;&lt;/authors&gt;&lt;/contributors&gt;&lt;titles&gt;&lt;title&gt;An update on ciguatoxins and CTX-like toxicity in fish from different trophic levels of the Selvagens Islands (NE Atlantic, Madeira, Portugal)&lt;/title&gt;&lt;secondary-title&gt;Toxins&lt;/secondary-title&gt;&lt;/titles&gt;&lt;periodical&gt;&lt;full-title&gt;Toxins&lt;/full-title&gt;&lt;/periodical&gt;&lt;pages&gt;580&lt;/pages&gt;&lt;volume&gt;13&lt;/volume&gt;&lt;number&gt;8&lt;/number&gt;&lt;dates&gt;&lt;year&gt;2021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274868F" w14:textId="3EAD7931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A50F92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Serr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atricauda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F723B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C677F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39976CD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13881C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FD67B5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245A0B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4D4DB0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4E496C2" w14:textId="38A6FF4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200F1A21" w14:textId="3EE6403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2BD2DAB" w14:textId="7E6A28D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B5B059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risom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retense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DF29CC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F74F1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45DF35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034CC17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2A6FE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4B7589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2DFA81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6940CD20" w14:textId="68C16C9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49ADE3E6" w14:textId="63BE405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21&lt;/Year&gt;&lt;RecNum&gt;30&lt;/RecNum&gt;&lt;DisplayText&gt;[26]&lt;/DisplayText&gt;&lt;record&gt;&lt;rec-number&gt;30&lt;/rec-number&gt;&lt;foreign-keys&gt;&lt;key app="EN" db-id="xvrvexzaoawv5fewwwy5z2fprpxav5drwsd0" timestamp="1660288833"&gt;30&lt;/key&gt;&lt;/foreign-keys&gt;&lt;ref-type name="Journal Article"&gt;17&lt;/ref-type&gt;&lt;contributors&gt;&lt;authors&gt;&lt;author&gt;Costa, Pedro Reis&lt;/author&gt;&lt;author&gt;Estévez, Pablo&lt;/author&gt;&lt;author&gt;Soliño, Lucía&lt;/author&gt;&lt;author&gt;Castro, David&lt;/author&gt;&lt;author&gt;Rodrigues, Susana Margarida&lt;/author&gt;&lt;author&gt;Timoteo, Viriato&lt;/author&gt;&lt;author&gt;Leao-Martins, José Manuel&lt;/author&gt;&lt;author&gt;Santos, Carolina&lt;/author&gt;&lt;author&gt;Gouveia, Neide&lt;/author&gt;&lt;author&gt;Diogène, Jorge&lt;/author&gt;&lt;/authors&gt;&lt;/contributors&gt;&lt;titles&gt;&lt;title&gt;An update on ciguatoxins and CTX-like toxicity in fish from different trophic levels of the Selvagens Islands (NE Atlantic, Madeira, Portugal)&lt;/title&gt;&lt;secondary-title&gt;Toxins&lt;/secondary-title&gt;&lt;/titles&gt;&lt;periodical&gt;&lt;full-title&gt;Toxins&lt;/full-title&gt;&lt;/periodical&gt;&lt;pages&gt;580&lt;/pages&gt;&lt;volume&gt;13&lt;/volume&gt;&lt;number&gt;8&lt;/number&gt;&lt;dates&gt;&lt;year&gt;2021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6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5785DC2" w14:textId="2F0CCB18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E8D97E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hyraena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iridens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909DE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ABAF32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elvagen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11022E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rtugal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318913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08726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2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BE54E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0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AF781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439AFC4" w14:textId="6CEE9677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18D817B6" w14:textId="17DDE47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Costa&lt;/Author&gt;&lt;Year&gt;2018&lt;/Year&gt;&lt;RecNum&gt;29&lt;/RecNum&gt;&lt;DisplayText&gt;[25]&lt;/DisplayText&gt;&lt;record&gt;&lt;rec-number&gt;29&lt;/rec-number&gt;&lt;foreign-keys&gt;&lt;key app="EN" db-id="xvrvexzaoawv5fewwwy5z2fprpxav5drwsd0" timestamp="1660288770"&gt;29&lt;/key&gt;&lt;/foreign-keys&gt;&lt;ref-type name="Journal Article"&gt;17&lt;/ref-type&gt;&lt;contributors&gt;&lt;authors&gt;&lt;author&gt;Costa, Pedro Reis&lt;/author&gt;&lt;author&gt;Estevez, Pablo&lt;/author&gt;&lt;author&gt;Castro, David&lt;/author&gt;&lt;author&gt;Soliño, Lucía&lt;/author&gt;&lt;author&gt;Gouveia, Neide&lt;/author&gt;&lt;author&gt;Santos, Carolina&lt;/author&gt;&lt;author&gt;Rodrigues, Susana Margarida&lt;/author&gt;&lt;author&gt;Leao, José Manuel&lt;/author&gt;&lt;author&gt;Gago-Martínez, Ana&lt;/author&gt;&lt;/authors&gt;&lt;/contributors&gt;&lt;titles&gt;&lt;title&gt;New insights into the occurrence and toxin profile of ciguatoxins in Selvagens Islands (Madeira, Portugal)&lt;/title&gt;&lt;secondary-title&gt;Toxins&lt;/secondary-title&gt;&lt;/titles&gt;&lt;periodical&gt;&lt;full-title&gt;Toxins&lt;/full-title&gt;&lt;/periodical&gt;&lt;pages&gt;524&lt;/pages&gt;&lt;volume&gt;10&lt;/volume&gt;&lt;number&gt;12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2EE7A937" w14:textId="3512593D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5B19D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Amberjack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9E2600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C89B20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nary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09804C3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9F92D0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9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7423FB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39309D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5C89CE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DB7850B" w14:textId="1CE4336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1BF654E0" w14:textId="100B885D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Boada&lt;/Author&gt;&lt;Year&gt;2010&lt;/Year&gt;&lt;RecNum&gt;28&lt;/RecNum&gt;&lt;DisplayText&gt;[28]&lt;/DisplayText&gt;&lt;record&gt;&lt;rec-number&gt;28&lt;/rec-number&gt;&lt;foreign-keys&gt;&lt;key app="EN" db-id="xvrvexzaoawv5fewwwy5z2fprpxav5drwsd0" timestamp="1660288730"&gt;28&lt;/key&gt;&lt;/foreign-keys&gt;&lt;ref-type name="Journal Article"&gt;17&lt;/ref-type&gt;&lt;contributors&gt;&lt;authors&gt;&lt;author&gt;Boada, Luis D&lt;/author&gt;&lt;author&gt;Zumbado, Manuel&lt;/author&gt;&lt;author&gt;Luzardo, Octavio P&lt;/author&gt;&lt;author&gt;Almeida-González, Maira&lt;/author&gt;&lt;author&gt;Plakas, Steven M&lt;/author&gt;&lt;author&gt;Granade, Hudson R&lt;/author&gt;&lt;author&gt;Abraham, Ann&lt;/author&gt;&lt;author&gt;Jester, Edward LE&lt;/author&gt;&lt;author&gt;Dickey, Robert W&lt;/author&gt;&lt;/authors&gt;&lt;/contributors&gt;&lt;titles&gt;&lt;title&gt;Ciguatera fish poisoning on the West Africa Coast: An emerging risk in the Canary Islands (Spain)&lt;/title&gt;&lt;secondary-title&gt;Toxicon&lt;/secondary-title&gt;&lt;/titles&gt;&lt;periodical&gt;&lt;full-title&gt;Toxicon&lt;/full-title&gt;&lt;/periodical&gt;&lt;pages&gt;1516-1519&lt;/pages&gt;&lt;volume&gt;56&lt;/volume&gt;&lt;number&gt;8&lt;/number&gt;&lt;dates&gt;&lt;year&gt;2010&lt;/year&gt;&lt;/dates&gt;&lt;isbn&gt;0041-010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8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6E1C17C" w14:textId="5422D570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853708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Amberjack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410EB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81AC1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nary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5855A7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7EBBBA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989DEC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9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933BF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9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FE911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B4E99A8" w14:textId="4261188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815" w:type="dxa"/>
          </w:tcPr>
          <w:p w14:paraId="57630F24" w14:textId="6F8D09F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Ramos-Sosa&lt;/Author&gt;&lt;Year&gt;2022&lt;/Year&gt;&lt;RecNum&gt;27&lt;/RecNum&gt;&lt;DisplayText&gt;[29]&lt;/DisplayText&gt;&lt;record&gt;&lt;rec-number&gt;27&lt;/rec-number&gt;&lt;foreign-keys&gt;&lt;key app="EN" db-id="xvrvexzaoawv5fewwwy5z2fprpxav5drwsd0" timestamp="1660288632"&gt;27&lt;/key&gt;&lt;/foreign-keys&gt;&lt;ref-type name="Journal Article"&gt;17&lt;/ref-type&gt;&lt;contributors&gt;&lt;authors&gt;&lt;author&gt;Ramos-Sosa, María José&lt;/author&gt;&lt;author&gt;García-Álvarez, Natalia&lt;/author&gt;&lt;author&gt;Sanchez-Henao, Andres&lt;/author&gt;&lt;author&gt;Silva Sergent, Freddy&lt;/author&gt;&lt;author&gt;Padilla, Daniel&lt;/author&gt;&lt;author&gt;Estévez, Pablo&lt;/author&gt;&lt;author&gt;Caballero, María José&lt;/author&gt;&lt;author&gt;Martín-Barrasa, José Luís&lt;/author&gt;&lt;author&gt;Gago-Martínez, Ana&lt;/author&gt;&lt;author&gt;Diogène, Jorge&lt;/author&gt;&lt;/authors&gt;&lt;/contributors&gt;&lt;titles&gt;&lt;title&gt;Ciguatoxin detection in flesh and liver of relevant fish species from the Canary Islands&lt;/title&gt;&lt;secondary-title&gt;Toxins&lt;/secondary-title&gt;&lt;/titles&gt;&lt;periodical&gt;&lt;full-title&gt;Toxins&lt;/full-title&gt;&lt;/periodical&gt;&lt;pages&gt;46&lt;/pages&gt;&lt;volume&gt;14&lt;/volume&gt;&lt;number&gt;1&lt;/number&gt;&lt;dates&gt;&lt;year&gt;2022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78D2BD1" w14:textId="0E48AFAC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DC87F7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Australian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nish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mackerel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FCE2A9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3454F4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4FE4D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AEB30C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BBADEB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4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AFE002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696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4AADB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9C26A15" w14:textId="24CE4B99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815" w:type="dxa"/>
          </w:tcPr>
          <w:p w14:paraId="158819ED" w14:textId="76AD4F2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Murray&lt;/Author&gt;&lt;Year&gt;2018&lt;/Year&gt;&lt;RecNum&gt;26&lt;/RecNum&gt;&lt;DisplayText&gt;[30]&lt;/DisplayText&gt;&lt;record&gt;&lt;rec-number&gt;26&lt;/rec-number&gt;&lt;foreign-keys&gt;&lt;key app="EN" db-id="xvrvexzaoawv5fewwwy5z2fprpxav5drwsd0" timestamp="1660288550"&gt;26&lt;/key&gt;&lt;/foreign-keys&gt;&lt;ref-type name="Journal Article"&gt;17&lt;/ref-type&gt;&lt;contributors&gt;&lt;authors&gt;&lt;author&gt;Murray, J Sam&lt;/author&gt;&lt;author&gt;Boundy, Michael J&lt;/author&gt;&lt;author&gt;Selwood, Andrew I&lt;/author&gt;&lt;author&gt;Harwood, D Tim&lt;/author&gt;&lt;/authors&gt;&lt;/contributors&gt;&lt;titles&gt;&lt;title&gt;Development of an LC–MS/MS method to simultaneously monitor maitotoxins and selected ciguatoxins in algal cultures and P-CTX-1B in fish&lt;/title&gt;&lt;secondary-title&gt;Harmful Algae&lt;/secondary-title&gt;&lt;/titles&gt;&lt;periodical&gt;&lt;full-title&gt;Harmful Algae&lt;/full-title&gt;&lt;/periodical&gt;&lt;pages&gt;80-87&lt;/pages&gt;&lt;volume&gt;80&lt;/volume&gt;&lt;dates&gt;&lt;year&gt;2018&lt;/year&gt;&lt;/dates&gt;&lt;isbn&gt;1568-988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0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B54AAF4" w14:textId="215754A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DD6D5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lastRenderedPageBreak/>
              <w:t>Black moray eel (m. Helena)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75C5C0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E77313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nary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7DA8CE4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FFF0A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65523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B34BB4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21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9E004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21190C8" w14:textId="6B4F595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815" w:type="dxa"/>
          </w:tcPr>
          <w:p w14:paraId="2E57E71C" w14:textId="0093085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Ramos-Sosa&lt;/Author&gt;&lt;Year&gt;2022&lt;/Year&gt;&lt;RecNum&gt;27&lt;/RecNum&gt;&lt;DisplayText&gt;[29]&lt;/DisplayText&gt;&lt;record&gt;&lt;rec-number&gt;27&lt;/rec-number&gt;&lt;foreign-keys&gt;&lt;key app="EN" db-id="xvrvexzaoawv5fewwwy5z2fprpxav5drwsd0" timestamp="1660288632"&gt;27&lt;/key&gt;&lt;/foreign-keys&gt;&lt;ref-type name="Journal Article"&gt;17&lt;/ref-type&gt;&lt;contributors&gt;&lt;authors&gt;&lt;author&gt;Ramos-Sosa, María José&lt;/author&gt;&lt;author&gt;García-Álvarez, Natalia&lt;/author&gt;&lt;author&gt;Sanchez-Henao, Andres&lt;/author&gt;&lt;author&gt;Silva Sergent, Freddy&lt;/author&gt;&lt;author&gt;Padilla, Daniel&lt;/author&gt;&lt;author&gt;Estévez, Pablo&lt;/author&gt;&lt;author&gt;Caballero, María José&lt;/author&gt;&lt;author&gt;Martín-Barrasa, José Luís&lt;/author&gt;&lt;author&gt;Gago-Martínez, Ana&lt;/author&gt;&lt;author&gt;Diogène, Jorge&lt;/author&gt;&lt;/authors&gt;&lt;/contributors&gt;&lt;titles&gt;&lt;title&gt;Ciguatoxin detection in flesh and liver of relevant fish species from the Canary Islands&lt;/title&gt;&lt;secondary-title&gt;Toxins&lt;/secondary-title&gt;&lt;/titles&gt;&lt;periodical&gt;&lt;full-title&gt;Toxins&lt;/full-title&gt;&lt;/periodical&gt;&lt;pages&gt;46&lt;/pages&gt;&lt;volume&gt;14&lt;/volume&gt;&lt;number&gt;1&lt;/number&gt;&lt;dates&gt;&lt;year&gt;2022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BE9F095" w14:textId="7D49DF7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A2F00B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Common two-banded seabream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83B87E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ED8B84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nary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1B233B9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1B1CCA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D03D58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4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722F60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1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B144BD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4AE9F18" w14:textId="7281F94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815" w:type="dxa"/>
          </w:tcPr>
          <w:p w14:paraId="160F685F" w14:textId="4022876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Ramos-Sosa&lt;/Author&gt;&lt;Year&gt;2022&lt;/Year&gt;&lt;RecNum&gt;27&lt;/RecNum&gt;&lt;DisplayText&gt;[29]&lt;/DisplayText&gt;&lt;record&gt;&lt;rec-number&gt;27&lt;/rec-number&gt;&lt;foreign-keys&gt;&lt;key app="EN" db-id="xvrvexzaoawv5fewwwy5z2fprpxav5drwsd0" timestamp="1660288632"&gt;27&lt;/key&gt;&lt;/foreign-keys&gt;&lt;ref-type name="Journal Article"&gt;17&lt;/ref-type&gt;&lt;contributors&gt;&lt;authors&gt;&lt;author&gt;Ramos-Sosa, María José&lt;/author&gt;&lt;author&gt;García-Álvarez, Natalia&lt;/author&gt;&lt;author&gt;Sanchez-Henao, Andres&lt;/author&gt;&lt;author&gt;Silva Sergent, Freddy&lt;/author&gt;&lt;author&gt;Padilla, Daniel&lt;/author&gt;&lt;author&gt;Estévez, Pablo&lt;/author&gt;&lt;author&gt;Caballero, María José&lt;/author&gt;&lt;author&gt;Martín-Barrasa, José Luís&lt;/author&gt;&lt;author&gt;Gago-Martínez, Ana&lt;/author&gt;&lt;author&gt;Diogène, Jorge&lt;/author&gt;&lt;/authors&gt;&lt;/contributors&gt;&lt;titles&gt;&lt;title&gt;Ciguatoxin detection in flesh and liver of relevant fish species from the Canary Islands&lt;/title&gt;&lt;secondary-title&gt;Toxins&lt;/secondary-title&gt;&lt;/titles&gt;&lt;periodical&gt;&lt;full-title&gt;Toxins&lt;/full-title&gt;&lt;/periodical&gt;&lt;pages&gt;46&lt;/pages&gt;&lt;volume&gt;14&lt;/volume&gt;&lt;number&gt;1&lt;/number&gt;&lt;dates&gt;&lt;year&gt;2022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550D2BE3" w14:textId="6823D38F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8BF779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Dusky grouper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45BD89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4291C31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nary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CF560A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C8AD69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5564D1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7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AD96CF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5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6A9699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C4435E5" w14:textId="12ACE79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</w:t>
            </w:r>
          </w:p>
        </w:tc>
        <w:tc>
          <w:tcPr>
            <w:tcW w:w="815" w:type="dxa"/>
          </w:tcPr>
          <w:p w14:paraId="417806FE" w14:textId="5D4B188C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Ramos-Sosa&lt;/Author&gt;&lt;Year&gt;2022&lt;/Year&gt;&lt;RecNum&gt;27&lt;/RecNum&gt;&lt;DisplayText&gt;[29]&lt;/DisplayText&gt;&lt;record&gt;&lt;rec-number&gt;27&lt;/rec-number&gt;&lt;foreign-keys&gt;&lt;key app="EN" db-id="xvrvexzaoawv5fewwwy5z2fprpxav5drwsd0" timestamp="1660288632"&gt;27&lt;/key&gt;&lt;/foreign-keys&gt;&lt;ref-type name="Journal Article"&gt;17&lt;/ref-type&gt;&lt;contributors&gt;&lt;authors&gt;&lt;author&gt;Ramos-Sosa, María José&lt;/author&gt;&lt;author&gt;García-Álvarez, Natalia&lt;/author&gt;&lt;author&gt;Sanchez-Henao, Andres&lt;/author&gt;&lt;author&gt;Silva Sergent, Freddy&lt;/author&gt;&lt;author&gt;Padilla, Daniel&lt;/author&gt;&lt;author&gt;Estévez, Pablo&lt;/author&gt;&lt;author&gt;Caballero, María José&lt;/author&gt;&lt;author&gt;Martín-Barrasa, José Luís&lt;/author&gt;&lt;author&gt;Gago-Martínez, Ana&lt;/author&gt;&lt;author&gt;Diogène, Jorge&lt;/author&gt;&lt;/authors&gt;&lt;/contributors&gt;&lt;titles&gt;&lt;title&gt;Ciguatoxin detection in flesh and liver of relevant fish species from the Canary Islands&lt;/title&gt;&lt;secondary-title&gt;Toxins&lt;/secondary-title&gt;&lt;/titles&gt;&lt;periodical&gt;&lt;full-title&gt;Toxins&lt;/full-title&gt;&lt;/periodical&gt;&lt;pages&gt;46&lt;/pages&gt;&lt;volume&gt;14&lt;/volume&gt;&lt;number&gt;1&lt;/number&gt;&lt;dates&gt;&lt;year&gt;2022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9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5D5F344" w14:textId="34B1034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55975A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Epinephel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marginat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403B83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DBE54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Tenerif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9B3A97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C782DB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97F95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2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EA1151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A26D31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0E7D5B46" w14:textId="42FD30B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05D7C62A" w14:textId="3F63F64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Estevez&lt;/Author&gt;&lt;Year&gt;2019&lt;/Year&gt;&lt;RecNum&gt;25&lt;/RecNum&gt;&lt;DisplayText&gt;[27]&lt;/DisplayText&gt;&lt;record&gt;&lt;rec-number&gt;25&lt;/rec-number&gt;&lt;foreign-keys&gt;&lt;key app="EN" db-id="xvrvexzaoawv5fewwwy5z2fprpxav5drwsd0" timestamp="1660288459"&gt;25&lt;/key&gt;&lt;/foreign-keys&gt;&lt;ref-type name="Journal Article"&gt;17&lt;/ref-type&gt;&lt;contributors&gt;&lt;authors&gt;&lt;author&gt;Estevez, Pablo&lt;/author&gt;&lt;author&gt;Castro, David&lt;/author&gt;&lt;author&gt;Leao, J Manuel&lt;/author&gt;&lt;author&gt;Yasumoto, Takeshi&lt;/author&gt;&lt;author&gt;Dickey, Robert&lt;/author&gt;&lt;author&gt;Gago-Martinez, Ana&lt;/author&gt;&lt;/authors&gt;&lt;/contributors&gt;&lt;titles&gt;&lt;title&gt;Implementation of liquid chromatography tandem mass spectrometry for the analysis of ciguatera fish poisoning in contaminated fish samples from Atlantic coasts&lt;/title&gt;&lt;secondary-title&gt;Food chemistry&lt;/secondary-title&gt;&lt;/titles&gt;&lt;periodical&gt;&lt;full-title&gt;Food chemistry&lt;/full-title&gt;&lt;/periodical&gt;&lt;pages&gt;8-14&lt;/pages&gt;&lt;volume&gt;280&lt;/volume&gt;&lt;dates&gt;&lt;year&gt;2019&lt;/year&gt;&lt;/dates&gt;&lt;isbn&gt;0308-814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BAE0781" w14:textId="41D9E70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BE2355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yanopter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02643C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703AB4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Fuerteventura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2CE5ED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2184F3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59A3E24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49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7F2C637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4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1838515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3947461" w14:textId="5A33ABD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5F8143CC" w14:textId="44D9204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Estevez&lt;/Author&gt;&lt;Year&gt;2019&lt;/Year&gt;&lt;RecNum&gt;25&lt;/RecNum&gt;&lt;DisplayText&gt;[27]&lt;/DisplayText&gt;&lt;record&gt;&lt;rec-number&gt;25&lt;/rec-number&gt;&lt;foreign-keys&gt;&lt;key app="EN" db-id="xvrvexzaoawv5fewwwy5z2fprpxav5drwsd0" timestamp="1660288459"&gt;25&lt;/key&gt;&lt;/foreign-keys&gt;&lt;ref-type name="Journal Article"&gt;17&lt;/ref-type&gt;&lt;contributors&gt;&lt;authors&gt;&lt;author&gt;Estevez, Pablo&lt;/author&gt;&lt;author&gt;Castro, David&lt;/author&gt;&lt;author&gt;Leao, J Manuel&lt;/author&gt;&lt;author&gt;Yasumoto, Takeshi&lt;/author&gt;&lt;author&gt;Dickey, Robert&lt;/author&gt;&lt;author&gt;Gago-Martinez, Ana&lt;/author&gt;&lt;/authors&gt;&lt;/contributors&gt;&lt;titles&gt;&lt;title&gt;Implementation of liquid chromatography tandem mass spectrometry for the analysis of ciguatera fish poisoning in contaminated fish samples from Atlantic coasts&lt;/title&gt;&lt;secondary-title&gt;Food chemistry&lt;/secondary-title&gt;&lt;/titles&gt;&lt;periodical&gt;&lt;full-title&gt;Food chemistry&lt;/full-title&gt;&lt;/periodical&gt;&lt;pages&gt;8-14&lt;/pages&gt;&lt;volume&gt;280&lt;/volume&gt;&lt;dates&gt;&lt;year&gt;2019&lt;/year&gt;&lt;/dates&gt;&lt;isbn&gt;0308-814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A0710A5" w14:textId="7D12C8CA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1E62BA4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amoan moray eel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C91FF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7F18E5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8EDFDB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D2C119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2EAC27E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2.7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D836C1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783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54C9D0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–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730455F" w14:textId="2D7AFD9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14</w:t>
            </w:r>
          </w:p>
        </w:tc>
        <w:tc>
          <w:tcPr>
            <w:tcW w:w="815" w:type="dxa"/>
          </w:tcPr>
          <w:p w14:paraId="54ADEBDC" w14:textId="02F02208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Murray&lt;/Author&gt;&lt;Year&gt;2018&lt;/Year&gt;&lt;RecNum&gt;26&lt;/RecNum&gt;&lt;DisplayText&gt;[30]&lt;/DisplayText&gt;&lt;record&gt;&lt;rec-number&gt;26&lt;/rec-number&gt;&lt;foreign-keys&gt;&lt;key app="EN" db-id="xvrvexzaoawv5fewwwy5z2fprpxav5drwsd0" timestamp="1660288550"&gt;26&lt;/key&gt;&lt;/foreign-keys&gt;&lt;ref-type name="Journal Article"&gt;17&lt;/ref-type&gt;&lt;contributors&gt;&lt;authors&gt;&lt;author&gt;Murray, J Sam&lt;/author&gt;&lt;author&gt;Boundy, Michael J&lt;/author&gt;&lt;author&gt;Selwood, Andrew I&lt;/author&gt;&lt;author&gt;Harwood, D Tim&lt;/author&gt;&lt;/authors&gt;&lt;/contributors&gt;&lt;titles&gt;&lt;title&gt;Development of an LC–MS/MS method to simultaneously monitor maitotoxins and selected ciguatoxins in algal cultures and P-CTX-1B in fish&lt;/title&gt;&lt;secondary-title&gt;Harmful Algae&lt;/secondary-title&gt;&lt;/titles&gt;&lt;periodical&gt;&lt;full-title&gt;Harmful Algae&lt;/full-title&gt;&lt;/periodical&gt;&lt;pages&gt;80-87&lt;/pages&gt;&lt;volume&gt;80&lt;/volume&gt;&lt;dates&gt;&lt;year&gt;2018&lt;/year&gt;&lt;/dates&gt;&lt;isbn&gt;1568-988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0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4A9ED1EC" w14:textId="2F3E482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C16703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Seriola spp.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3DBEBD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6F436C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Tenerife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51E5702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pain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A0CE43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B9C97A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171E06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0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211547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86A6440" w14:textId="0FE2842A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45</w:t>
            </w:r>
          </w:p>
        </w:tc>
        <w:tc>
          <w:tcPr>
            <w:tcW w:w="815" w:type="dxa"/>
          </w:tcPr>
          <w:p w14:paraId="0362522B" w14:textId="10544D6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Estevez&lt;/Author&gt;&lt;Year&gt;2019&lt;/Year&gt;&lt;RecNum&gt;25&lt;/RecNum&gt;&lt;DisplayText&gt;[27]&lt;/DisplayText&gt;&lt;record&gt;&lt;rec-number&gt;25&lt;/rec-number&gt;&lt;foreign-keys&gt;&lt;key app="EN" db-id="xvrvexzaoawv5fewwwy5z2fprpxav5drwsd0" timestamp="1660288459"&gt;25&lt;/key&gt;&lt;/foreign-keys&gt;&lt;ref-type name="Journal Article"&gt;17&lt;/ref-type&gt;&lt;contributors&gt;&lt;authors&gt;&lt;author&gt;Estevez, Pablo&lt;/author&gt;&lt;author&gt;Castro, David&lt;/author&gt;&lt;author&gt;Leao, J Manuel&lt;/author&gt;&lt;author&gt;Yasumoto, Takeshi&lt;/author&gt;&lt;author&gt;Dickey, Robert&lt;/author&gt;&lt;author&gt;Gago-Martinez, Ana&lt;/author&gt;&lt;/authors&gt;&lt;/contributors&gt;&lt;titles&gt;&lt;title&gt;Implementation of liquid chromatography tandem mass spectrometry for the analysis of ciguatera fish poisoning in contaminated fish samples from Atlantic coasts&lt;/title&gt;&lt;secondary-title&gt;Food chemistry&lt;/secondary-title&gt;&lt;/titles&gt;&lt;periodical&gt;&lt;full-title&gt;Food chemistry&lt;/full-title&gt;&lt;/periodical&gt;&lt;pages&gt;8-14&lt;/pages&gt;&lt;volume&gt;280&lt;/volume&gt;&lt;dates&gt;&lt;year&gt;2019&lt;/year&gt;&lt;/dates&gt;&lt;isbn&gt;0308-8146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27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3797CB0" w14:textId="6DF6DADD" w:rsidTr="00124D0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9E8344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ionfish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C2B91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E89A85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irgin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620B952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UK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7164DB1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53511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33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FE6FB5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9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7EE1FB3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BA-N2a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3E6F44B9" w14:textId="720873D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323746AC" w14:textId="045354B3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8&lt;/Year&gt;&lt;RecNum&gt;24&lt;/RecNum&gt;&lt;DisplayText&gt;[31]&lt;/DisplayText&gt;&lt;record&gt;&lt;rec-number&gt;24&lt;/rec-number&gt;&lt;foreign-keys&gt;&lt;key app="EN" db-id="xvrvexzaoawv5fewwwy5z2fprpxav5drwsd0" timestamp="1660288379"&gt;24&lt;/key&gt;&lt;/foreign-keys&gt;&lt;ref-type name="Journal Article"&gt;17&lt;/ref-type&gt;&lt;contributors&gt;&lt;authors&gt;&lt;author&gt;Hardison, D Ransom&lt;/author&gt;&lt;author&gt;Holland, William C&lt;/author&gt;&lt;author&gt;Darius, H Taiana&lt;/author&gt;&lt;author&gt;Chinain, Mireille&lt;/author&gt;&lt;author&gt;Tester, Patricia A&lt;/author&gt;&lt;author&gt;Shea, Damian&lt;/author&gt;&lt;author&gt;Bogdanoff, Alex K&lt;/author&gt;&lt;author&gt;Morris Jr, James A&lt;/author&gt;&lt;author&gt;Flores Quintana, Harold A&lt;/author&gt;&lt;author&gt;Loeffler, Christopher R&lt;/author&gt;&lt;/authors&gt;&lt;/contributors&gt;&lt;titles&gt;&lt;title&gt;Investigation of ciguatoxins in invasive lionfish from the greater caribbean region: Implications for fishery development&lt;/title&gt;&lt;secondary-title&gt;PLoS One&lt;/secondary-title&gt;&lt;/titles&gt;&lt;periodical&gt;&lt;full-title&gt;PLoS One&lt;/full-title&gt;&lt;/periodical&gt;&lt;pages&gt;e0198358&lt;/pages&gt;&lt;volume&gt;13&lt;/volume&gt;&lt;number&gt;6&lt;/number&gt;&lt;dates&gt;&lt;year&gt;2018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39E8D5A" w14:textId="0D9F0E07" w:rsidTr="00124D0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46B151E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ionfish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1BA0600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90436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irgin Islands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376D15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UK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049A11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3B5C8D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214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FE5F57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62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9A1A89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9CC79AC" w14:textId="6525C66F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29E9D858" w14:textId="1986C76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8&lt;/Year&gt;&lt;RecNum&gt;24&lt;/RecNum&gt;&lt;DisplayText&gt;[31]&lt;/DisplayText&gt;&lt;record&gt;&lt;rec-number&gt;24&lt;/rec-number&gt;&lt;foreign-keys&gt;&lt;key app="EN" db-id="xvrvexzaoawv5fewwwy5z2fprpxav5drwsd0" timestamp="1660288379"&gt;24&lt;/key&gt;&lt;/foreign-keys&gt;&lt;ref-type name="Journal Article"&gt;17&lt;/ref-type&gt;&lt;contributors&gt;&lt;authors&gt;&lt;author&gt;Hardison, D Ransom&lt;/author&gt;&lt;author&gt;Holland, William C&lt;/author&gt;&lt;author&gt;Darius, H Taiana&lt;/author&gt;&lt;author&gt;Chinain, Mireille&lt;/author&gt;&lt;author&gt;Tester, Patricia A&lt;/author&gt;&lt;author&gt;Shea, Damian&lt;/author&gt;&lt;author&gt;Bogdanoff, Alex K&lt;/author&gt;&lt;author&gt;Morris Jr, James A&lt;/author&gt;&lt;author&gt;Flores Quintana, Harold A&lt;/author&gt;&lt;author&gt;Loeffler, Christopher R&lt;/author&gt;&lt;/authors&gt;&lt;/contributors&gt;&lt;titles&gt;&lt;title&gt;Investigation of ciguatoxins in invasive lionfish from the greater caribbean region: Implications for fishery development&lt;/title&gt;&lt;secondary-title&gt;PLoS One&lt;/secondary-title&gt;&lt;/titles&gt;&lt;periodical&gt;&lt;full-title&gt;PLoS One&lt;/full-title&gt;&lt;/periodical&gt;&lt;pages&gt;e0198358&lt;/pages&gt;&lt;volume&gt;13&lt;/volume&gt;&lt;number&gt;6&lt;/number&gt;&lt;dates&gt;&lt;year&gt;2018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1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7378A07B" w14:textId="0B1D6B7C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24A1BB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ephalopholi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argus 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6BB1FFF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6B5239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Island of Hawai’i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0E22F35C" w14:textId="7DD5B21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DDEB6E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00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41CD69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7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1619B7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3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758A6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EF95252" w14:textId="5D49BBF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01</w:t>
            </w:r>
          </w:p>
        </w:tc>
        <w:tc>
          <w:tcPr>
            <w:tcW w:w="815" w:type="dxa"/>
          </w:tcPr>
          <w:p w14:paraId="02B11A6A" w14:textId="0AB704D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oeffler&lt;/Author&gt;&lt;Year&gt;2022&lt;/Year&gt;&lt;RecNum&gt;23&lt;/RecNum&gt;&lt;DisplayText&gt;[32]&lt;/DisplayText&gt;&lt;record&gt;&lt;rec-number&gt;23&lt;/rec-number&gt;&lt;foreign-keys&gt;&lt;key app="EN" db-id="xvrvexzaoawv5fewwwy5z2fprpxav5drwsd0" timestamp="1660288330"&gt;23&lt;/key&gt;&lt;/foreign-keys&gt;&lt;ref-type name="Journal Article"&gt;17&lt;/ref-type&gt;&lt;contributors&gt;&lt;authors&gt;&lt;author&gt;Loeffler, Christopher R&lt;/author&gt;&lt;author&gt;Abraham, Ann&lt;/author&gt;&lt;author&gt;Stopa, Justin E&lt;/author&gt;&lt;author&gt;Quintana, Harold A Flores&lt;/author&gt;&lt;author&gt;Jester, Edward LE&lt;/author&gt;&lt;author&gt;La Pinta, Joshua&lt;/author&gt;&lt;author&gt;Deeds, Jonathan&lt;/author&gt;&lt;author&gt;Benner Jr, Ronald A&lt;/author&gt;&lt;author&gt;Adolf, Jason&lt;/author&gt;&lt;/authors&gt;&lt;/contributors&gt;&lt;titles&gt;&lt;title&gt;Ciguatoxin in Hawai&amp;apos;i: Fisheries forecasting using geospatial and environmental analyses for the invasive Cephalopholis argus (Epinephelidae)&lt;/title&gt;&lt;secondary-title&gt;Environmental Research&lt;/secondary-title&gt;&lt;/titles&gt;&lt;periodical&gt;&lt;full-title&gt;Environmental Research&lt;/full-title&gt;&lt;/periodical&gt;&lt;pages&gt;112164&lt;/pages&gt;&lt;volume&gt;207&lt;/volume&gt;&lt;dates&gt;&lt;year&gt;2022&lt;/year&gt;&lt;/dates&gt;&lt;isbn&gt;0013-93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2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17451C5" w14:textId="5F4F07F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75B17D3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Dog snapp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51D0AB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363195D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274EB7F2" w14:textId="20093E6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11F37A0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49D6AC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6617623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DB0BDF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4074F40A" w14:textId="07BE32F5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75F22038" w14:textId="0A17F20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00EBBC3C" w14:textId="64CAF4BC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671A4B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Gambierdiscus</w:t>
            </w:r>
            <w:proofErr w:type="spellEnd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polynesiensis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40C807F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54E7987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obcaw Creek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53D16E2A" w14:textId="5D4A4D0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247C260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1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9CC0CD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30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3416AC8A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087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7E850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euroblastoma Neuro2a cytotoxicity assay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6778F7D" w14:textId="216F68F1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NC</w:t>
            </w:r>
          </w:p>
        </w:tc>
        <w:tc>
          <w:tcPr>
            <w:tcW w:w="815" w:type="dxa"/>
          </w:tcPr>
          <w:p w14:paraId="591BBBD1" w14:textId="3BC6283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Ledreux&lt;/Author&gt;&lt;Year&gt;2014&lt;/Year&gt;&lt;RecNum&gt;16295&lt;/RecNum&gt;&lt;DisplayText&gt;[34]&lt;/DisplayText&gt;&lt;record&gt;&lt;rec-number&gt;16295&lt;/rec-number&gt;&lt;foreign-keys&gt;&lt;key app="EN" db-id="rw0pev59swsetrefz2kxdwzmss9xf00f0rzs" timestamp="1652082193"&gt;16295&lt;/key&gt;&lt;/foreign-keys&gt;&lt;ref-type name="Journal Article"&gt;17&lt;/ref-type&gt;&lt;contributors&gt;&lt;authors&gt;&lt;author&gt;Ledreux, Aurélie&lt;/author&gt;&lt;author&gt;Brand, Heather&lt;/author&gt;&lt;author&gt;Chinain, Mireille&lt;/author&gt;&lt;author&gt;Bottein, Marie-Yasmine Dechraoui&lt;/author&gt;&lt;author&gt;Ramsdell, John S.&lt;/author&gt;&lt;/authors&gt;&lt;/contributors&gt;&lt;titles&gt;&lt;title&gt;Dynamics of ciguatoxins from Gambierdiscus polynesiensis in the benthic herbivore Mugil cephalus: Trophic transfer implications&lt;/title&gt;&lt;secondary-title&gt;Harmful Algae&lt;/secondary-title&gt;&lt;/titles&gt;&lt;periodical&gt;&lt;full-title&gt;Harmful Algae&lt;/full-title&gt;&lt;/periodical&gt;&lt;pages&gt;165-174&lt;/pages&gt;&lt;volume&gt;39&lt;/volume&gt;&lt;keywords&gt;&lt;keyword&gt;Ciguatoxin&lt;/keyword&gt;&lt;keyword&gt;Fish&lt;/keyword&gt;&lt;keyword&gt;Tissue distribution&lt;/keyword&gt;&lt;keyword&gt;Trophic transfer&lt;/keyword&gt;&lt;keyword&gt;Accumulation&lt;/keyword&gt;&lt;/keywords&gt;&lt;dates&gt;&lt;year&gt;2014&lt;/year&gt;&lt;pub-dates&gt;&lt;date&gt;2014/10/01/&lt;/date&gt;&lt;/pub-dates&gt;&lt;/dates&gt;&lt;isbn&gt;1568-9883&lt;/isbn&gt;&lt;urls&gt;&lt;related-urls&gt;&lt;url&gt;https://www.sciencedirect.com/science/article/pii/S1568988314001358&lt;/url&gt;&lt;/related-urls&gt;&lt;/urls&gt;&lt;electronic-resource-num&gt;https://doi.org/10.1016/j.hal.2014.07.009&lt;/electronic-resource-num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4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B691B79" w14:textId="180133DE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6EA0F5A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Horse eye jack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FFC054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263F18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7F35955E" w14:textId="3F281CA0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5B0225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11236DA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732830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3717760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1A18F4E5" w14:textId="544CA4FD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012F978E" w14:textId="6DEEBD35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1CBC5A57" w14:textId="19D5D624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3A4FD98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ionfish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245A0C4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2D96DF8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10094988" w14:textId="072B0B9A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4F56AEF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B82006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557749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1BE44E4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5B65D3F1" w14:textId="27CA270B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3B84D55B" w14:textId="3C9ED089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37D3712" w14:textId="71F9E4D3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0E278D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Schoolmaster snapper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B41F97E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7D0D0B2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787194DE" w14:textId="659942FF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8690C0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30FE1F8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200BB15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293E4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7EAD1069" w14:textId="29228432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1ACC763B" w14:textId="20D0DA72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6554EE67" w14:textId="30E06769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55B69E88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llow goatfish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59EC9DF2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6574453F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38917726" w14:textId="3F6EAE9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3F94D0E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4B1F47E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0A16007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0FEA1F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3D8D5F1" w14:textId="377F3186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2BEC06E8" w14:textId="6E234B8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A4F015A" w14:textId="18D1AB01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64AE480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Yellow jack</w:t>
            </w:r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022CB861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NM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08AA055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Caribbean</w:t>
            </w:r>
          </w:p>
        </w:tc>
        <w:tc>
          <w:tcPr>
            <w:tcW w:w="932" w:type="dxa"/>
            <w:shd w:val="clear" w:color="auto" w:fill="auto"/>
            <w:noWrap/>
            <w:hideMark/>
          </w:tcPr>
          <w:p w14:paraId="7D9C3CAA" w14:textId="11163341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  <w:t>USA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DD036F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67D97DF7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5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1DC25DA6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160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4F1D25D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 LC-MS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C412AE8" w14:textId="5F791163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0.075</w:t>
            </w:r>
          </w:p>
        </w:tc>
        <w:tc>
          <w:tcPr>
            <w:tcW w:w="815" w:type="dxa"/>
          </w:tcPr>
          <w:p w14:paraId="3E9A0C19" w14:textId="431A0BCB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rdison&lt;/Author&gt;&lt;Year&gt;2016&lt;/Year&gt;&lt;RecNum&gt;21&lt;/RecNum&gt;&lt;DisplayText&gt;[33]&lt;/DisplayText&gt;&lt;record&gt;&lt;rec-number&gt;21&lt;/rec-number&gt;&lt;foreign-keys&gt;&lt;key app="EN" db-id="xvrvexzaoawv5fewwwy5z2fprpxav5drwsd0" timestamp="1660287796"&gt;21&lt;/key&gt;&lt;/foreign-keys&gt;&lt;ref-type name="Journal Article"&gt;17&lt;/ref-type&gt;&lt;contributors&gt;&lt;authors&gt;&lt;author&gt;Hardison, D Ransom&lt;/author&gt;&lt;author&gt;Holland, William C&lt;/author&gt;&lt;author&gt;McCall, Jennifer R&lt;/author&gt;&lt;author&gt;Bourdelais, Andrea J&lt;/author&gt;&lt;author&gt;Baden, Daniel G&lt;/author&gt;&lt;author&gt;Darius, H Taiana&lt;/author&gt;&lt;author&gt;Chinain, Mireille&lt;/author&gt;&lt;author&gt;Tester, Patricia A&lt;/author&gt;&lt;author&gt;Shea, Damian&lt;/author&gt;&lt;author&gt;Flores Quintana, Harold A&lt;/author&gt;&lt;/authors&gt;&lt;/contributors&gt;&lt;titles&gt;&lt;title&gt;Fluorescent receptor binding assay for detecting ciguatoxins in fish&lt;/title&gt;&lt;secondary-title&gt;PLoS One&lt;/secondary-title&gt;&lt;/titles&gt;&lt;periodical&gt;&lt;full-title&gt;PLoS One&lt;/full-title&gt;&lt;/periodical&gt;&lt;pages&gt;e0153348&lt;/pages&gt;&lt;volume&gt;11&lt;/volume&gt;&lt;number&gt;4&lt;/number&gt;&lt;dates&gt;&lt;year&gt;2016&lt;/year&gt;&lt;/dates&gt;&lt;isbn&gt;1932-6203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3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  <w:tr w:rsidR="00B2199C" w:rsidRPr="00B2199C" w14:paraId="32BB1752" w14:textId="36CEE08B" w:rsidTr="007E1D81">
        <w:trPr>
          <w:trHeight w:val="9"/>
        </w:trPr>
        <w:tc>
          <w:tcPr>
            <w:tcW w:w="1247" w:type="dxa"/>
            <w:shd w:val="clear" w:color="auto" w:fill="auto"/>
            <w:noWrap/>
            <w:vAlign w:val="bottom"/>
            <w:hideMark/>
          </w:tcPr>
          <w:p w14:paraId="03F3BC1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Lutjanus </w:t>
            </w:r>
            <w:proofErr w:type="spellStart"/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bohar</w:t>
            </w:r>
            <w:proofErr w:type="spellEnd"/>
          </w:p>
        </w:tc>
        <w:tc>
          <w:tcPr>
            <w:tcW w:w="1017" w:type="dxa"/>
            <w:shd w:val="clear" w:color="auto" w:fill="auto"/>
            <w:noWrap/>
            <w:vAlign w:val="bottom"/>
            <w:hideMark/>
          </w:tcPr>
          <w:p w14:paraId="388311B3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Red snapper </w:t>
            </w:r>
          </w:p>
        </w:tc>
        <w:tc>
          <w:tcPr>
            <w:tcW w:w="994" w:type="dxa"/>
            <w:shd w:val="clear" w:color="auto" w:fill="auto"/>
            <w:noWrap/>
            <w:vAlign w:val="bottom"/>
            <w:hideMark/>
          </w:tcPr>
          <w:p w14:paraId="174ACFF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 xml:space="preserve">Pacific 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14:paraId="2C197C65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Vietnam</w:t>
            </w:r>
          </w:p>
        </w:tc>
        <w:tc>
          <w:tcPr>
            <w:tcW w:w="660" w:type="dxa"/>
            <w:shd w:val="clear" w:color="auto" w:fill="auto"/>
            <w:noWrap/>
            <w:vAlign w:val="bottom"/>
            <w:hideMark/>
          </w:tcPr>
          <w:p w14:paraId="68C5E89C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41" w:type="dxa"/>
            <w:shd w:val="clear" w:color="auto" w:fill="auto"/>
            <w:noWrap/>
            <w:vAlign w:val="bottom"/>
            <w:hideMark/>
          </w:tcPr>
          <w:p w14:paraId="0B79922D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1.880</w:t>
            </w:r>
          </w:p>
        </w:tc>
        <w:tc>
          <w:tcPr>
            <w:tcW w:w="647" w:type="dxa"/>
            <w:shd w:val="clear" w:color="auto" w:fill="auto"/>
            <w:noWrap/>
            <w:vAlign w:val="bottom"/>
            <w:hideMark/>
          </w:tcPr>
          <w:p w14:paraId="51E9723B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0.545</w:t>
            </w:r>
          </w:p>
        </w:tc>
        <w:tc>
          <w:tcPr>
            <w:tcW w:w="1321" w:type="dxa"/>
            <w:shd w:val="clear" w:color="auto" w:fill="auto"/>
            <w:noWrap/>
            <w:vAlign w:val="bottom"/>
            <w:hideMark/>
          </w:tcPr>
          <w:p w14:paraId="64C99A89" w14:textId="77777777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t>LC/MS</w:t>
            </w:r>
          </w:p>
        </w:tc>
        <w:tc>
          <w:tcPr>
            <w:tcW w:w="1241" w:type="dxa"/>
            <w:shd w:val="clear" w:color="auto" w:fill="auto"/>
            <w:noWrap/>
            <w:hideMark/>
          </w:tcPr>
          <w:p w14:paraId="253A64C5" w14:textId="1A0B7744" w:rsidR="00B2199C" w:rsidRPr="004C0396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  <w:highlight w:val="yellow"/>
              </w:rPr>
            </w:pPr>
            <w:r w:rsidRPr="004C0396">
              <w:rPr>
                <w:rFonts w:asciiTheme="majorBidi" w:hAnsiTheme="majorBidi" w:cstheme="majorBidi"/>
                <w:sz w:val="16"/>
                <w:szCs w:val="16"/>
                <w:highlight w:val="yellow"/>
              </w:rPr>
              <w:t>22.22</w:t>
            </w:r>
          </w:p>
        </w:tc>
        <w:tc>
          <w:tcPr>
            <w:tcW w:w="815" w:type="dxa"/>
          </w:tcPr>
          <w:p w14:paraId="3988F695" w14:textId="7D2C77B6" w:rsidR="00B2199C" w:rsidRPr="00B2199C" w:rsidRDefault="00B2199C" w:rsidP="00B2199C">
            <w:pPr>
              <w:spacing w:after="0" w:line="240" w:lineRule="auto"/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</w:pP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begin"/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instrText xml:space="preserve"> ADDIN EN.CITE &lt;EndNote&gt;&lt;Cite&gt;&lt;Author&gt;Ha&lt;/Author&gt;&lt;Year&gt;2018&lt;/Year&gt;&lt;RecNum&gt;20&lt;/RecNum&gt;&lt;DisplayText&gt;[35]&lt;/DisplayText&gt;&lt;record&gt;&lt;rec-number&gt;20&lt;/rec-number&gt;&lt;foreign-keys&gt;&lt;key app="EN" db-id="xvrvexzaoawv5fewwwy5z2fprpxav5drwsd0" timestamp="1660286397"&gt;20&lt;/key&gt;&lt;/foreign-keys&gt;&lt;ref-type name="Journal Article"&gt;17&lt;/ref-type&gt;&lt;contributors&gt;&lt;authors&gt;&lt;author&gt;Ha, Dao Viet&lt;/author&gt;&lt;author&gt;Uesugi, Aya&lt;/author&gt;&lt;author&gt;Uchida, Hajime&lt;/author&gt;&lt;author&gt;Ky, Pham Xuan&lt;/author&gt;&lt;author&gt;Minh, Dang Quoc&lt;/author&gt;&lt;author&gt;Watanabe, Ryuichi&lt;/author&gt;&lt;author&gt;Matsushima, Ryoji&lt;/author&gt;&lt;author&gt;Oikawa, Hiroshi&lt;/author&gt;&lt;author&gt;Nagai, Satoshi&lt;/author&gt;&lt;author&gt;Iwataki, Mitsunori&lt;/author&gt;&lt;/authors&gt;&lt;/contributors&gt;&lt;titles&gt;&lt;title&gt;Identification of causative ciguatoxins in red snappers Lutjanus bohar implicated in ciguatera fish poisonings in Vietnam&lt;/title&gt;&lt;secondary-title&gt;Toxins&lt;/secondary-title&gt;&lt;/titles&gt;&lt;periodical&gt;&lt;full-title&gt;Toxins&lt;/full-title&gt;&lt;/periodical&gt;&lt;pages&gt;420&lt;/pages&gt;&lt;volume&gt;10&lt;/volume&gt;&lt;number&gt;10&lt;/number&gt;&lt;dates&gt;&lt;year&gt;2018&lt;/year&gt;&lt;/dates&gt;&lt;isbn&gt;2072-6651&lt;/isbn&gt;&lt;urls&gt;&lt;/urls&gt;&lt;/record&gt;&lt;/Cite&gt;&lt;/EndNote&gt;</w:instrTex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separate"/>
            </w:r>
            <w:r w:rsidRPr="00B2199C">
              <w:rPr>
                <w:rFonts w:asciiTheme="majorBidi" w:eastAsia="Times New Roman" w:hAnsiTheme="majorBidi" w:cstheme="majorBidi"/>
                <w:noProof/>
                <w:color w:val="000000"/>
                <w:sz w:val="16"/>
                <w:szCs w:val="16"/>
              </w:rPr>
              <w:t>[35]</w:t>
            </w:r>
            <w:r w:rsidRPr="00B2199C">
              <w:rPr>
                <w:rFonts w:asciiTheme="majorBidi" w:eastAsia="Times New Roman" w:hAnsiTheme="majorBidi" w:cstheme="majorBidi"/>
                <w:color w:val="000000"/>
                <w:sz w:val="16"/>
                <w:szCs w:val="16"/>
              </w:rPr>
              <w:fldChar w:fldCharType="end"/>
            </w:r>
          </w:p>
        </w:tc>
      </w:tr>
    </w:tbl>
    <w:p w14:paraId="41B40089" w14:textId="77777777" w:rsidR="002C2225" w:rsidRPr="00B2199C" w:rsidRDefault="002C2225">
      <w:pPr>
        <w:rPr>
          <w:rFonts w:asciiTheme="majorBidi" w:hAnsiTheme="majorBidi" w:cstheme="majorBidi"/>
          <w:sz w:val="16"/>
          <w:szCs w:val="16"/>
        </w:rPr>
      </w:pPr>
    </w:p>
    <w:p w14:paraId="66827DE2" w14:textId="24D63CE1" w:rsidR="002C2225" w:rsidRPr="00B2199C" w:rsidRDefault="00BF3585" w:rsidP="00515A06">
      <w:pPr>
        <w:spacing w:line="360" w:lineRule="auto"/>
        <w:jc w:val="both"/>
        <w:rPr>
          <w:rFonts w:asciiTheme="majorBidi" w:hAnsiTheme="majorBidi" w:cstheme="majorBidi"/>
          <w:b/>
          <w:bCs/>
          <w:sz w:val="16"/>
          <w:szCs w:val="16"/>
        </w:rPr>
      </w:pPr>
      <w:r w:rsidRPr="00B2199C">
        <w:rPr>
          <w:rFonts w:asciiTheme="majorBidi" w:hAnsiTheme="majorBidi" w:cstheme="majorBidi"/>
          <w:b/>
          <w:bCs/>
          <w:sz w:val="16"/>
          <w:szCs w:val="16"/>
        </w:rPr>
        <w:t xml:space="preserve">Reference  </w:t>
      </w:r>
    </w:p>
    <w:p w14:paraId="5903A283" w14:textId="77777777" w:rsidR="006A31D7" w:rsidRPr="00B2199C" w:rsidRDefault="002C2225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fldChar w:fldCharType="begin"/>
      </w:r>
      <w:r w:rsidRPr="00B2199C">
        <w:rPr>
          <w:rFonts w:asciiTheme="majorBidi" w:hAnsiTheme="majorBidi" w:cstheme="majorBidi"/>
          <w:sz w:val="16"/>
          <w:szCs w:val="16"/>
        </w:rPr>
        <w:instrText xml:space="preserve"> ADDIN EN.REFLIST </w:instrText>
      </w:r>
      <w:r w:rsidRPr="00B2199C">
        <w:rPr>
          <w:rFonts w:asciiTheme="majorBidi" w:hAnsiTheme="majorBidi" w:cstheme="majorBidi"/>
          <w:sz w:val="16"/>
          <w:szCs w:val="16"/>
        </w:rPr>
        <w:fldChar w:fldCharType="separate"/>
      </w:r>
      <w:r w:rsidR="006A31D7" w:rsidRPr="00B2199C">
        <w:rPr>
          <w:rFonts w:asciiTheme="majorBidi" w:hAnsiTheme="majorBidi" w:cstheme="majorBidi"/>
          <w:sz w:val="16"/>
          <w:szCs w:val="16"/>
        </w:rPr>
        <w:t>1.</w:t>
      </w:r>
      <w:r w:rsidR="006A31D7" w:rsidRPr="00B2199C">
        <w:rPr>
          <w:rFonts w:asciiTheme="majorBidi" w:hAnsiTheme="majorBidi" w:cstheme="majorBidi"/>
          <w:sz w:val="16"/>
          <w:szCs w:val="16"/>
        </w:rPr>
        <w:tab/>
        <w:t>Hamilton, B., et al., Human fatality associated with Pacific ciguatoxin contaminated fish. Toxicon, (2010) 56(5):  668-673.</w:t>
      </w:r>
    </w:p>
    <w:p w14:paraId="2EADED97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.</w:t>
      </w:r>
      <w:r w:rsidRPr="00B2199C">
        <w:rPr>
          <w:rFonts w:asciiTheme="majorBidi" w:hAnsiTheme="majorBidi" w:cstheme="majorBidi"/>
          <w:sz w:val="16"/>
          <w:szCs w:val="16"/>
        </w:rPr>
        <w:tab/>
        <w:t>Kohli, G.S., et al., Qualitative and quantitative assessment of the presence of ciguatoxin, P-CTX-1B, in Spanish Mackerel (Scomberomorus commerson) from waters in New South Wales (Australia). Toxicology reports, (2017) 4:  328-334.</w:t>
      </w:r>
    </w:p>
    <w:p w14:paraId="5540DC2D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.</w:t>
      </w:r>
      <w:r w:rsidRPr="00B2199C">
        <w:rPr>
          <w:rFonts w:asciiTheme="majorBidi" w:hAnsiTheme="majorBidi" w:cstheme="majorBidi"/>
          <w:sz w:val="16"/>
          <w:szCs w:val="16"/>
        </w:rPr>
        <w:tab/>
        <w:t>Wong, C.-K., P. Hung, and J.Y. Lo, Ciguatera fish poisoning in Hong Kong–A 10-year perspective on the class of ciguatoxins. Toxicon, (2014) 86:  96-106.</w:t>
      </w:r>
    </w:p>
    <w:p w14:paraId="53D54C2C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4.</w:t>
      </w:r>
      <w:r w:rsidRPr="00B2199C">
        <w:rPr>
          <w:rFonts w:asciiTheme="majorBidi" w:hAnsiTheme="majorBidi" w:cstheme="majorBidi"/>
          <w:sz w:val="16"/>
          <w:szCs w:val="16"/>
        </w:rPr>
        <w:tab/>
        <w:t>Oshiro, N., et al., LC–MS/MS analysis of ciguatoxins revealing the regional and species distinction of fish in the tropical Western Pacific. Journal of Marine Science and Engineering, (2021) 9(3):  299.</w:t>
      </w:r>
    </w:p>
    <w:p w14:paraId="6AC1D864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5.</w:t>
      </w:r>
      <w:r w:rsidRPr="00B2199C">
        <w:rPr>
          <w:rFonts w:asciiTheme="majorBidi" w:hAnsiTheme="majorBidi" w:cstheme="majorBidi"/>
          <w:sz w:val="16"/>
          <w:szCs w:val="16"/>
        </w:rPr>
        <w:tab/>
        <w:t>Darius, H., et al., Ciguatera risk assessment in two toxic sites of French Polynesia using the receptor-binding assay. Toxicon, (2007) 50(5):  612-626.</w:t>
      </w:r>
    </w:p>
    <w:p w14:paraId="124117D1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6.</w:t>
      </w:r>
      <w:r w:rsidRPr="00B2199C">
        <w:rPr>
          <w:rFonts w:asciiTheme="majorBidi" w:hAnsiTheme="majorBidi" w:cstheme="majorBidi"/>
          <w:sz w:val="16"/>
          <w:szCs w:val="16"/>
        </w:rPr>
        <w:tab/>
        <w:t>Pottier, I., et al., Analysis of toxin profiles in three different fish species causing ciguatera fish poisoning in Guadeloupe, French West Indies. Food Additives &amp; Contaminants, (2002) 19(11):  1034-1042.</w:t>
      </w:r>
    </w:p>
    <w:p w14:paraId="212D8091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7.</w:t>
      </w:r>
      <w:r w:rsidRPr="00B2199C">
        <w:rPr>
          <w:rFonts w:asciiTheme="majorBidi" w:hAnsiTheme="majorBidi" w:cstheme="majorBidi"/>
          <w:sz w:val="16"/>
          <w:szCs w:val="16"/>
        </w:rPr>
        <w:tab/>
        <w:t>Darius, H.T., et al., Tectus niloticus (Tegulidae, Gastropod) as a novel vector of ciguatera poisoning: Detection of Pacific ciguatoxins in toxic samples from Nuku Hiva Island (French Polynesia). Toxins, (2017) 10(1):  2.</w:t>
      </w:r>
    </w:p>
    <w:p w14:paraId="37F3F666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8.</w:t>
      </w:r>
      <w:r w:rsidRPr="00B2199C">
        <w:rPr>
          <w:rFonts w:asciiTheme="majorBidi" w:hAnsiTheme="majorBidi" w:cstheme="majorBidi"/>
          <w:sz w:val="16"/>
          <w:szCs w:val="16"/>
        </w:rPr>
        <w:tab/>
        <w:t>Soliño, L., et al., Prevalence of ciguatoxins in lionfish (Pterois spp.) from Guadeloupe, Saint Martin, and Saint barthélmy islands (caribbean). Toxicon, (2015) 102:  62-68.</w:t>
      </w:r>
    </w:p>
    <w:p w14:paraId="271ED77A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9.</w:t>
      </w:r>
      <w:r w:rsidRPr="00B2199C">
        <w:rPr>
          <w:rFonts w:asciiTheme="majorBidi" w:hAnsiTheme="majorBidi" w:cstheme="majorBidi"/>
          <w:sz w:val="16"/>
          <w:szCs w:val="16"/>
        </w:rPr>
        <w:tab/>
        <w:t>Oshiro, N., et al., Ciguatera incidence and fish toxicity in Okinawa, Japan. Toxicon, (2010) 56(5):  656-661.</w:t>
      </w:r>
    </w:p>
    <w:p w14:paraId="2F570EFE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0.</w:t>
      </w:r>
      <w:r w:rsidRPr="00B2199C">
        <w:rPr>
          <w:rFonts w:asciiTheme="majorBidi" w:hAnsiTheme="majorBidi" w:cstheme="majorBidi"/>
          <w:sz w:val="16"/>
          <w:szCs w:val="16"/>
        </w:rPr>
        <w:tab/>
        <w:t>Yogi, K., et al., Detailed LC-MS/MS analysis of ciguatoxins revealing distinct regional and species characteristics in fish and causative alga from the Pacific. Analytical chemistry, (2011) 83(23):  8886-8891.</w:t>
      </w:r>
    </w:p>
    <w:p w14:paraId="6D1BF44B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1.</w:t>
      </w:r>
      <w:r w:rsidRPr="00B2199C">
        <w:rPr>
          <w:rFonts w:asciiTheme="majorBidi" w:hAnsiTheme="majorBidi" w:cstheme="majorBidi"/>
          <w:sz w:val="16"/>
          <w:szCs w:val="16"/>
        </w:rPr>
        <w:tab/>
        <w:t>Nagae, M., et al., Development and validation of an LC-MS/MS method for the ultra-trace analysis of Pacific ciguatoxins in fish. Journal of AOAC International, (2021) 104(5):  1272-1281.</w:t>
      </w:r>
    </w:p>
    <w:p w14:paraId="1C185277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2.</w:t>
      </w:r>
      <w:r w:rsidRPr="00B2199C">
        <w:rPr>
          <w:rFonts w:asciiTheme="majorBidi" w:hAnsiTheme="majorBidi" w:cstheme="majorBidi"/>
          <w:sz w:val="16"/>
          <w:szCs w:val="16"/>
        </w:rPr>
        <w:tab/>
        <w:t>Yogi, K., et al., Determination of toxins involved in ciguatera fish poisoning in the Pacific by LC/MS. Journal of AOAC International, (2014) 97(2):  398-402.</w:t>
      </w:r>
    </w:p>
    <w:p w14:paraId="3E464A27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lastRenderedPageBreak/>
        <w:t>13.</w:t>
      </w:r>
      <w:r w:rsidRPr="00B2199C">
        <w:rPr>
          <w:rFonts w:asciiTheme="majorBidi" w:hAnsiTheme="majorBidi" w:cstheme="majorBidi"/>
          <w:sz w:val="16"/>
          <w:szCs w:val="16"/>
        </w:rPr>
        <w:tab/>
        <w:t>Yogi, K., et al., Toxin profiles in fish implicated in ciguatera fish poisoning in Amami and Kakeroma Islands, Kagoshima Prefecture, Japan. Shokuhin eiseigaku zasshi. Journal of the Food Hygienic Society of Japan, (2013) 54(6):  385-391.</w:t>
      </w:r>
    </w:p>
    <w:p w14:paraId="07206C2E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4.</w:t>
      </w:r>
      <w:r w:rsidRPr="00B2199C">
        <w:rPr>
          <w:rFonts w:asciiTheme="majorBidi" w:hAnsiTheme="majorBidi" w:cstheme="majorBidi"/>
          <w:sz w:val="16"/>
          <w:szCs w:val="16"/>
        </w:rPr>
        <w:tab/>
        <w:t>Oshiro, N., et al., Detection of ciguatoxins from fish introduced into a wholesale market in Japan. Shokuhin Eiseigaku zasshi. Journal of the Food Hygienic Society of Japan, (2021) 62(1):  8-13.</w:t>
      </w:r>
    </w:p>
    <w:p w14:paraId="74F6127D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5.</w:t>
      </w:r>
      <w:r w:rsidRPr="00B2199C">
        <w:rPr>
          <w:rFonts w:asciiTheme="majorBidi" w:hAnsiTheme="majorBidi" w:cstheme="majorBidi"/>
          <w:sz w:val="16"/>
          <w:szCs w:val="16"/>
        </w:rPr>
        <w:tab/>
        <w:t>Oshiro, N., et al., Characteristic distribution of ciguatoxins in the edible parts of a grouper, Variola louti. Toxins, (2021) 13(3):  218.</w:t>
      </w:r>
    </w:p>
    <w:p w14:paraId="480B49B6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6.</w:t>
      </w:r>
      <w:r w:rsidRPr="00B2199C">
        <w:rPr>
          <w:rFonts w:asciiTheme="majorBidi" w:hAnsiTheme="majorBidi" w:cstheme="majorBidi"/>
          <w:sz w:val="16"/>
          <w:szCs w:val="16"/>
        </w:rPr>
        <w:tab/>
        <w:t>Mak, Y.L., et al., Pacific ciguatoxins in food web components of coral reef systems in the Republic of Kiribati. Environmental science &amp; technology, (2013) 47(24):  14070-14079.</w:t>
      </w:r>
    </w:p>
    <w:p w14:paraId="6E853A64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7.</w:t>
      </w:r>
      <w:r w:rsidRPr="00B2199C">
        <w:rPr>
          <w:rFonts w:asciiTheme="majorBidi" w:hAnsiTheme="majorBidi" w:cstheme="majorBidi"/>
          <w:sz w:val="16"/>
          <w:szCs w:val="16"/>
        </w:rPr>
        <w:tab/>
        <w:t>Chan, W.H., et al., Spatial distribution of ciguateric fish in the Republic of Kiribati. Chemosphere, (2011) 84(1):  117-123.</w:t>
      </w:r>
    </w:p>
    <w:p w14:paraId="004095D9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8.</w:t>
      </w:r>
      <w:r w:rsidRPr="00B2199C">
        <w:rPr>
          <w:rFonts w:asciiTheme="majorBidi" w:hAnsiTheme="majorBidi" w:cstheme="majorBidi"/>
          <w:sz w:val="16"/>
          <w:szCs w:val="16"/>
        </w:rPr>
        <w:tab/>
        <w:t>Lewis, R.J., et al., Purification and characterization of ciguatoxins from moray eel (Lycodontis javanicus, Muraenidae). Toxicon, (1991) 29(9):  1115-1127.</w:t>
      </w:r>
    </w:p>
    <w:p w14:paraId="458D5438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19.</w:t>
      </w:r>
      <w:r w:rsidRPr="00B2199C">
        <w:rPr>
          <w:rFonts w:asciiTheme="majorBidi" w:hAnsiTheme="majorBidi" w:cstheme="majorBidi"/>
          <w:sz w:val="16"/>
          <w:szCs w:val="16"/>
        </w:rPr>
        <w:tab/>
        <w:t>Wu, J.J., et al., Validation of an accelerated solvent extraction liquid chromatography–tandem mass spectrometry method for Pacific ciguatoxin-1 in fish flesh and comparison with the mouse neuroblastoma assay. Analytical and bioanalytical chemistry, (2011) 400(9):  3165-3175.</w:t>
      </w:r>
    </w:p>
    <w:p w14:paraId="1E28F355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0.</w:t>
      </w:r>
      <w:r w:rsidRPr="00B2199C">
        <w:rPr>
          <w:rFonts w:asciiTheme="majorBidi" w:hAnsiTheme="majorBidi" w:cstheme="majorBidi"/>
          <w:sz w:val="16"/>
          <w:szCs w:val="16"/>
        </w:rPr>
        <w:tab/>
        <w:t>Estevez, P., et al., An attempt to characterize the ciguatoxin profile in Seriola fasciata causing ciguatera fish poisoning in Macaronesia. Toxins, (2019) 11(4):  221.</w:t>
      </w:r>
    </w:p>
    <w:p w14:paraId="54971C1B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1.</w:t>
      </w:r>
      <w:r w:rsidRPr="00B2199C">
        <w:rPr>
          <w:rFonts w:asciiTheme="majorBidi" w:hAnsiTheme="majorBidi" w:cstheme="majorBidi"/>
          <w:sz w:val="16"/>
          <w:szCs w:val="16"/>
        </w:rPr>
        <w:tab/>
        <w:t>Litaker, R.W., et al., Ciguatoxin concentrations in invasive lionfish estimated using a fluorescent receptor binding assay. Marine and Freshwater Harmful Algae, (2014).</w:t>
      </w:r>
    </w:p>
    <w:p w14:paraId="50A35E75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2.</w:t>
      </w:r>
      <w:r w:rsidRPr="00B2199C">
        <w:rPr>
          <w:rFonts w:asciiTheme="majorBidi" w:hAnsiTheme="majorBidi" w:cstheme="majorBidi"/>
          <w:sz w:val="16"/>
          <w:szCs w:val="16"/>
        </w:rPr>
        <w:tab/>
        <w:t>Loeffler, C.R., et al., Ciguatoxin prevalence in 4 commercial fish species along an oceanic exposure gradient in the US Virgin Islands. Environmental toxicology and chemistry, (2018) 37(7):  1852-1863.</w:t>
      </w:r>
    </w:p>
    <w:p w14:paraId="083DDEB3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3.</w:t>
      </w:r>
      <w:r w:rsidRPr="00B2199C">
        <w:rPr>
          <w:rFonts w:asciiTheme="majorBidi" w:hAnsiTheme="majorBidi" w:cstheme="majorBidi"/>
          <w:sz w:val="16"/>
          <w:szCs w:val="16"/>
        </w:rPr>
        <w:tab/>
        <w:t>Pottier, I., et al., Characterisation of multiple Caribbean ciguatoxins and congeners in individual specimens of horse-eye jack (Caranx latus) by high-performance liquid chromatography/mass spectrometry. Toxicon, (2002) 40(7):  929-939.</w:t>
      </w:r>
    </w:p>
    <w:p w14:paraId="4D188DB7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4.</w:t>
      </w:r>
      <w:r w:rsidRPr="00B2199C">
        <w:rPr>
          <w:rFonts w:asciiTheme="majorBidi" w:hAnsiTheme="majorBidi" w:cstheme="majorBidi"/>
          <w:sz w:val="16"/>
          <w:szCs w:val="16"/>
        </w:rPr>
        <w:tab/>
        <w:t>Helfrich, P. and A.H. Banner, Experimental induction of ciguatera toxicity in fish through diet. Nature, (1963) 197(4871):  1025-1026.</w:t>
      </w:r>
    </w:p>
    <w:p w14:paraId="19167DF3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5.</w:t>
      </w:r>
      <w:r w:rsidRPr="00B2199C">
        <w:rPr>
          <w:rFonts w:asciiTheme="majorBidi" w:hAnsiTheme="majorBidi" w:cstheme="majorBidi"/>
          <w:sz w:val="16"/>
          <w:szCs w:val="16"/>
        </w:rPr>
        <w:tab/>
        <w:t>Costa, P.R., et al., New insights into the occurrence and toxin profile of ciguatoxins in Selvagens Islands (Madeira, Portugal). Toxins, (2018) 10(12):  524.</w:t>
      </w:r>
    </w:p>
    <w:p w14:paraId="58C72EB0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6.</w:t>
      </w:r>
      <w:r w:rsidRPr="00B2199C">
        <w:rPr>
          <w:rFonts w:asciiTheme="majorBidi" w:hAnsiTheme="majorBidi" w:cstheme="majorBidi"/>
          <w:sz w:val="16"/>
          <w:szCs w:val="16"/>
        </w:rPr>
        <w:tab/>
        <w:t>Costa, P.R., et al., An update on ciguatoxins and CTX-like toxicity in fish from different trophic levels of the Selvagens Islands (NE Atlantic, Madeira, Portugal). Toxins, (2021) 13(8):  580.</w:t>
      </w:r>
    </w:p>
    <w:p w14:paraId="4E01435D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7.</w:t>
      </w:r>
      <w:r w:rsidRPr="00B2199C">
        <w:rPr>
          <w:rFonts w:asciiTheme="majorBidi" w:hAnsiTheme="majorBidi" w:cstheme="majorBidi"/>
          <w:sz w:val="16"/>
          <w:szCs w:val="16"/>
        </w:rPr>
        <w:tab/>
        <w:t>Estevez, P., et al., Implementation of liquid chromatography tandem mass spectrometry for the analysis of ciguatera fish poisoning in contaminated fish samples from Atlantic coasts. Food chemistry, (2019) 280:  8-14.</w:t>
      </w:r>
    </w:p>
    <w:p w14:paraId="38561624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8.</w:t>
      </w:r>
      <w:r w:rsidRPr="00B2199C">
        <w:rPr>
          <w:rFonts w:asciiTheme="majorBidi" w:hAnsiTheme="majorBidi" w:cstheme="majorBidi"/>
          <w:sz w:val="16"/>
          <w:szCs w:val="16"/>
        </w:rPr>
        <w:tab/>
        <w:t>Boada, L.D., et al., Ciguatera fish poisoning on the West Africa Coast: An emerging risk in the Canary Islands (Spain). Toxicon, (2010) 56(8):  1516-1519.</w:t>
      </w:r>
    </w:p>
    <w:p w14:paraId="5744B2C9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29.</w:t>
      </w:r>
      <w:r w:rsidRPr="00B2199C">
        <w:rPr>
          <w:rFonts w:asciiTheme="majorBidi" w:hAnsiTheme="majorBidi" w:cstheme="majorBidi"/>
          <w:sz w:val="16"/>
          <w:szCs w:val="16"/>
        </w:rPr>
        <w:tab/>
        <w:t>Ramos-Sosa, M.J., et al., Ciguatoxin detection in flesh and liver of relevant fish species from the Canary Islands. Toxins, (2022) 14(1):  46.</w:t>
      </w:r>
    </w:p>
    <w:p w14:paraId="4BC318AF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0.</w:t>
      </w:r>
      <w:r w:rsidRPr="00B2199C">
        <w:rPr>
          <w:rFonts w:asciiTheme="majorBidi" w:hAnsiTheme="majorBidi" w:cstheme="majorBidi"/>
          <w:sz w:val="16"/>
          <w:szCs w:val="16"/>
        </w:rPr>
        <w:tab/>
        <w:t>Murray, J.S., et al., Development of an LC–MS/MS method to simultaneously monitor maitotoxins and selected ciguatoxins in algal cultures and P-CTX-1B in fish. Harmful Algae, (2018) 80:  80-87.</w:t>
      </w:r>
    </w:p>
    <w:p w14:paraId="7B0D9EA3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1.</w:t>
      </w:r>
      <w:r w:rsidRPr="00B2199C">
        <w:rPr>
          <w:rFonts w:asciiTheme="majorBidi" w:hAnsiTheme="majorBidi" w:cstheme="majorBidi"/>
          <w:sz w:val="16"/>
          <w:szCs w:val="16"/>
        </w:rPr>
        <w:tab/>
        <w:t>Hardison, D.R., et al., Investigation of ciguatoxins in invasive lionfish from the greater caribbean region: Implications for fishery development. PLoS One, (2018) 13(6):  e0198358.</w:t>
      </w:r>
    </w:p>
    <w:p w14:paraId="21151D3D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2.</w:t>
      </w:r>
      <w:r w:rsidRPr="00B2199C">
        <w:rPr>
          <w:rFonts w:asciiTheme="majorBidi" w:hAnsiTheme="majorBidi" w:cstheme="majorBidi"/>
          <w:sz w:val="16"/>
          <w:szCs w:val="16"/>
        </w:rPr>
        <w:tab/>
        <w:t>Loeffler, C.R., et al., Ciguatoxin in Hawai'i: Fisheries forecasting using geospatial and environmental analyses for the invasive Cephalopholis argus (Epinephelidae). Environmental Research, (2022) 207:  112164.</w:t>
      </w:r>
    </w:p>
    <w:p w14:paraId="677EAAE5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3.</w:t>
      </w:r>
      <w:r w:rsidRPr="00B2199C">
        <w:rPr>
          <w:rFonts w:asciiTheme="majorBidi" w:hAnsiTheme="majorBidi" w:cstheme="majorBidi"/>
          <w:sz w:val="16"/>
          <w:szCs w:val="16"/>
        </w:rPr>
        <w:tab/>
        <w:t>Hardison, D.R., et al., Fluorescent receptor binding assay for detecting ciguatoxins in fish. PLoS One, (2016) 11(4):  e0153348.</w:t>
      </w:r>
    </w:p>
    <w:p w14:paraId="5535FB1C" w14:textId="77777777" w:rsidR="006A31D7" w:rsidRPr="00B2199C" w:rsidRDefault="006A31D7" w:rsidP="006A31D7">
      <w:pPr>
        <w:pStyle w:val="EndNoteBibliography"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4.</w:t>
      </w:r>
      <w:r w:rsidRPr="00B2199C">
        <w:rPr>
          <w:rFonts w:asciiTheme="majorBidi" w:hAnsiTheme="majorBidi" w:cstheme="majorBidi"/>
          <w:sz w:val="16"/>
          <w:szCs w:val="16"/>
        </w:rPr>
        <w:tab/>
        <w:t>Ledreux, A., et al., Dynamics of ciguatoxins from Gambierdiscus polynesiensis in the benthic herbivore Mugil cephalus: Trophic transfer implications. Harmful Algae, (2014) 39:  165-174.</w:t>
      </w:r>
    </w:p>
    <w:p w14:paraId="6E5A0125" w14:textId="77777777" w:rsidR="006A31D7" w:rsidRPr="00B2199C" w:rsidRDefault="006A31D7" w:rsidP="006A31D7">
      <w:pPr>
        <w:pStyle w:val="EndNoteBibliography"/>
        <w:ind w:left="720" w:hanging="720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t>35.</w:t>
      </w:r>
      <w:r w:rsidRPr="00B2199C">
        <w:rPr>
          <w:rFonts w:asciiTheme="majorBidi" w:hAnsiTheme="majorBidi" w:cstheme="majorBidi"/>
          <w:sz w:val="16"/>
          <w:szCs w:val="16"/>
        </w:rPr>
        <w:tab/>
        <w:t>Ha, D.V., et al., Identification of causative ciguatoxins in red snappers Lutjanus bohar implicated in ciguatera fish poisonings in Vietnam. Toxins, (2018) 10(10):  420.</w:t>
      </w:r>
    </w:p>
    <w:p w14:paraId="1D47F12D" w14:textId="7ED5E25D" w:rsidR="00536829" w:rsidRPr="00B2199C" w:rsidRDefault="002C2225" w:rsidP="006A31D7">
      <w:pPr>
        <w:spacing w:line="360" w:lineRule="auto"/>
        <w:jc w:val="both"/>
        <w:rPr>
          <w:rFonts w:asciiTheme="majorBidi" w:hAnsiTheme="majorBidi" w:cstheme="majorBidi"/>
          <w:sz w:val="16"/>
          <w:szCs w:val="16"/>
        </w:rPr>
      </w:pPr>
      <w:r w:rsidRPr="00B2199C">
        <w:rPr>
          <w:rFonts w:asciiTheme="majorBidi" w:hAnsiTheme="majorBidi" w:cstheme="majorBidi"/>
          <w:sz w:val="16"/>
          <w:szCs w:val="16"/>
        </w:rPr>
        <w:fldChar w:fldCharType="end"/>
      </w:r>
    </w:p>
    <w:sectPr w:rsidR="00536829" w:rsidRPr="00B2199C" w:rsidSect="00536829">
      <w:footerReference w:type="default" r:id="rId7"/>
      <w:pgSz w:w="15840" w:h="12240" w:orient="landscape"/>
      <w:pgMar w:top="1152" w:right="1152" w:bottom="1152" w:left="1152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03FD6A" w14:textId="77777777" w:rsidR="003613DF" w:rsidRDefault="003613DF" w:rsidP="00E73E8A">
      <w:pPr>
        <w:spacing w:after="0" w:line="240" w:lineRule="auto"/>
      </w:pPr>
      <w:r>
        <w:separator/>
      </w:r>
    </w:p>
  </w:endnote>
  <w:endnote w:type="continuationSeparator" w:id="0">
    <w:p w14:paraId="2F3531D6" w14:textId="77777777" w:rsidR="003613DF" w:rsidRDefault="003613DF" w:rsidP="00E73E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051076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F8F2828" w14:textId="3BE92E27" w:rsidR="00AF2B17" w:rsidRDefault="00AF2B1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C5253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5E5FEB4F" w14:textId="77777777" w:rsidR="00AF2B17" w:rsidRDefault="00AF2B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9B0F92" w14:textId="77777777" w:rsidR="003613DF" w:rsidRDefault="003613DF" w:rsidP="00E73E8A">
      <w:pPr>
        <w:spacing w:after="0" w:line="240" w:lineRule="auto"/>
      </w:pPr>
      <w:r>
        <w:separator/>
      </w:r>
    </w:p>
  </w:footnote>
  <w:footnote w:type="continuationSeparator" w:id="0">
    <w:p w14:paraId="0021DE77" w14:textId="77777777" w:rsidR="003613DF" w:rsidRDefault="003613DF" w:rsidP="00E73E8A">
      <w:pPr>
        <w:spacing w:after="0" w:line="240" w:lineRule="auto"/>
      </w:pPr>
      <w:r>
        <w:continuationSeparator/>
      </w:r>
    </w:p>
  </w:footnote>
  <w:footnote w:id="1">
    <w:p w14:paraId="42E0A7B0" w14:textId="0DBF78B4" w:rsidR="00AF2B17" w:rsidRPr="00FA7801" w:rsidRDefault="00AF2B17">
      <w:pPr>
        <w:pStyle w:val="FootnoteText"/>
        <w:rPr>
          <w:rFonts w:asciiTheme="majorBidi" w:hAnsiTheme="majorBidi" w:cstheme="majorBidi"/>
        </w:rPr>
      </w:pPr>
      <w:r w:rsidRPr="00FA7801">
        <w:rPr>
          <w:rStyle w:val="FootnoteReference"/>
          <w:rFonts w:asciiTheme="majorBidi" w:hAnsiTheme="majorBidi" w:cstheme="majorBidi"/>
        </w:rPr>
        <w:footnoteRef/>
      </w:r>
      <w:r w:rsidRPr="00FA7801">
        <w:rPr>
          <w:rFonts w:asciiTheme="majorBidi" w:hAnsiTheme="majorBidi" w:cstheme="majorBidi"/>
        </w:rPr>
        <w:t xml:space="preserve"> Standard deviation </w:t>
      </w:r>
    </w:p>
  </w:footnote>
  <w:footnote w:id="2">
    <w:p w14:paraId="31F7CF19" w14:textId="68228658" w:rsidR="00AF2B17" w:rsidRDefault="00AF2B17">
      <w:pPr>
        <w:pStyle w:val="FootnoteText"/>
      </w:pPr>
      <w:r w:rsidRPr="00FA7801">
        <w:rPr>
          <w:rStyle w:val="FootnoteReference"/>
          <w:rFonts w:asciiTheme="majorBidi" w:hAnsiTheme="majorBidi" w:cstheme="majorBidi"/>
        </w:rPr>
        <w:footnoteRef/>
      </w:r>
      <w:r w:rsidRPr="00FA7801">
        <w:rPr>
          <w:rFonts w:asciiTheme="majorBidi" w:hAnsiTheme="majorBidi" w:cstheme="majorBidi"/>
        </w:rPr>
        <w:t xml:space="preserve"> Limit of detection</w:t>
      </w:r>
      <w:r>
        <w:t xml:space="preserve"> </w:t>
      </w:r>
    </w:p>
  </w:footnote>
  <w:footnote w:id="3">
    <w:p w14:paraId="52A5E33A" w14:textId="4FBFB3E9" w:rsidR="00B2199C" w:rsidRDefault="00B2199C" w:rsidP="00B2199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9D0A45">
        <w:rPr>
          <w:rFonts w:asciiTheme="majorBidi" w:hAnsiTheme="majorBidi" w:cstheme="majorBidi"/>
        </w:rPr>
        <w:t>High-performance liquid chromatography mass spectrometry</w:t>
      </w:r>
    </w:p>
  </w:footnote>
  <w:footnote w:id="4">
    <w:p w14:paraId="0B62B606" w14:textId="72D35F4D" w:rsidR="00B2199C" w:rsidRDefault="00B2199C">
      <w:pPr>
        <w:pStyle w:val="FootnoteText"/>
      </w:pPr>
      <w:r>
        <w:rPr>
          <w:rStyle w:val="FootnoteReference"/>
        </w:rPr>
        <w:footnoteRef/>
      </w:r>
      <w:r>
        <w:t xml:space="preserve"> Not calculated </w:t>
      </w:r>
    </w:p>
  </w:footnote>
  <w:footnote w:id="5">
    <w:p w14:paraId="45AC9DA0" w14:textId="601425C2" w:rsidR="00B2199C" w:rsidRDefault="00B2199C" w:rsidP="00B2199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F4EC9">
        <w:rPr>
          <w:rFonts w:asciiTheme="majorBidi" w:hAnsiTheme="majorBidi" w:cstheme="majorBidi"/>
        </w:rPr>
        <w:t>Not mentioned</w:t>
      </w:r>
      <w:r>
        <w:t xml:space="preserve"> </w:t>
      </w:r>
    </w:p>
  </w:footnote>
  <w:footnote w:id="6">
    <w:p w14:paraId="18A96D29" w14:textId="1DAC366C" w:rsidR="00B2199C" w:rsidRPr="00AB3A0B" w:rsidRDefault="00B2199C" w:rsidP="00B2199C">
      <w:pPr>
        <w:pStyle w:val="FootnoteText"/>
        <w:rPr>
          <w:rFonts w:asciiTheme="majorBidi" w:hAnsiTheme="majorBidi" w:cstheme="majorBidi"/>
        </w:rPr>
      </w:pPr>
      <w:r>
        <w:rPr>
          <w:rStyle w:val="FootnoteReference"/>
        </w:rPr>
        <w:footnoteRef/>
      </w:r>
      <w:r>
        <w:t xml:space="preserve"> </w:t>
      </w:r>
      <w:r w:rsidRPr="00AB3A0B">
        <w:rPr>
          <w:rFonts w:asciiTheme="majorBidi" w:hAnsiTheme="majorBidi" w:cstheme="majorBidi"/>
        </w:rPr>
        <w:t xml:space="preserve">Liquid chromatography coupled to either </w:t>
      </w:r>
      <w:proofErr w:type="gramStart"/>
      <w:r w:rsidRPr="00AB3A0B">
        <w:rPr>
          <w:rFonts w:asciiTheme="majorBidi" w:hAnsiTheme="majorBidi" w:cstheme="majorBidi"/>
        </w:rPr>
        <w:t>low or high resolution</w:t>
      </w:r>
      <w:proofErr w:type="gramEnd"/>
      <w:r w:rsidRPr="00AB3A0B">
        <w:rPr>
          <w:rFonts w:asciiTheme="majorBidi" w:hAnsiTheme="majorBidi" w:cstheme="majorBidi"/>
        </w:rPr>
        <w:t xml:space="preserve"> mass spectrometry</w:t>
      </w:r>
    </w:p>
  </w:footnote>
  <w:footnote w:id="7">
    <w:p w14:paraId="6912BD23" w14:textId="7CA9CE36" w:rsidR="00B2199C" w:rsidRDefault="00B2199C" w:rsidP="00B2199C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9D0A45">
        <w:rPr>
          <w:rFonts w:asciiTheme="majorBidi" w:hAnsiTheme="majorBidi" w:cstheme="majorBidi"/>
        </w:rPr>
        <w:t>Mouse bio-assay</w:t>
      </w:r>
    </w:p>
  </w:footnote>
  <w:footnote w:id="8">
    <w:p w14:paraId="1495BB5D" w14:textId="158C7504" w:rsidR="00B2199C" w:rsidRPr="009D0A45" w:rsidRDefault="00B2199C" w:rsidP="00B2199C">
      <w:pPr>
        <w:pStyle w:val="FootnoteText"/>
        <w:rPr>
          <w:rFonts w:asciiTheme="majorBidi" w:hAnsiTheme="majorBidi" w:cstheme="majorBidi"/>
        </w:rPr>
      </w:pPr>
      <w:r w:rsidRPr="009D0A45">
        <w:rPr>
          <w:rStyle w:val="FootnoteReference"/>
          <w:rFonts w:asciiTheme="majorBidi" w:hAnsiTheme="majorBidi" w:cstheme="majorBidi"/>
        </w:rPr>
        <w:footnoteRef/>
      </w:r>
      <w:r w:rsidRPr="009D0A45">
        <w:rPr>
          <w:rFonts w:asciiTheme="majorBidi" w:hAnsiTheme="majorBidi" w:cstheme="majorBidi"/>
        </w:rPr>
        <w:t xml:space="preserve"> </w:t>
      </w:r>
      <w:r w:rsidRPr="009D0A45">
        <w:rPr>
          <w:rStyle w:val="Emphasis"/>
          <w:rFonts w:asciiTheme="majorBidi" w:hAnsiTheme="majorBidi" w:cstheme="majorBidi"/>
          <w:b/>
          <w:bCs/>
          <w:i w:val="0"/>
          <w:iCs w:val="0"/>
          <w:sz w:val="21"/>
          <w:szCs w:val="21"/>
          <w:shd w:val="clear" w:color="auto" w:fill="FFFFFF"/>
        </w:rPr>
        <w:t>Radiolabeled receptor binding assay</w:t>
      </w:r>
      <w:r w:rsidRPr="009D0A45">
        <w:rPr>
          <w:rFonts w:asciiTheme="majorBidi" w:hAnsiTheme="majorBidi" w:cstheme="majorBidi"/>
          <w:sz w:val="21"/>
          <w:szCs w:val="21"/>
          <w:shd w:val="clear" w:color="auto" w:fill="FFFFFF"/>
        </w:rPr>
        <w:t> 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Hely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91065"/>
    <w:rsid w:val="0003384F"/>
    <w:rsid w:val="00034CB1"/>
    <w:rsid w:val="0006584A"/>
    <w:rsid w:val="000709E8"/>
    <w:rsid w:val="000800E9"/>
    <w:rsid w:val="00091065"/>
    <w:rsid w:val="000C5253"/>
    <w:rsid w:val="00102F18"/>
    <w:rsid w:val="00116F39"/>
    <w:rsid w:val="001228C4"/>
    <w:rsid w:val="001467A6"/>
    <w:rsid w:val="001A1A86"/>
    <w:rsid w:val="001B77F6"/>
    <w:rsid w:val="001C2623"/>
    <w:rsid w:val="002135BB"/>
    <w:rsid w:val="00242553"/>
    <w:rsid w:val="002572A4"/>
    <w:rsid w:val="002866FB"/>
    <w:rsid w:val="002A7129"/>
    <w:rsid w:val="002C06AD"/>
    <w:rsid w:val="002C2225"/>
    <w:rsid w:val="002C5A2B"/>
    <w:rsid w:val="002C7025"/>
    <w:rsid w:val="002E2DCA"/>
    <w:rsid w:val="002E3E12"/>
    <w:rsid w:val="00307760"/>
    <w:rsid w:val="00315007"/>
    <w:rsid w:val="00325FED"/>
    <w:rsid w:val="003551DC"/>
    <w:rsid w:val="003613DF"/>
    <w:rsid w:val="003717D5"/>
    <w:rsid w:val="0038104B"/>
    <w:rsid w:val="003D71BE"/>
    <w:rsid w:val="003E3827"/>
    <w:rsid w:val="00400787"/>
    <w:rsid w:val="004039E5"/>
    <w:rsid w:val="00434266"/>
    <w:rsid w:val="004C0396"/>
    <w:rsid w:val="004D1489"/>
    <w:rsid w:val="00501818"/>
    <w:rsid w:val="005056C2"/>
    <w:rsid w:val="00515A06"/>
    <w:rsid w:val="00536829"/>
    <w:rsid w:val="00563DC2"/>
    <w:rsid w:val="0059289F"/>
    <w:rsid w:val="005A4A73"/>
    <w:rsid w:val="005B4030"/>
    <w:rsid w:val="005E603F"/>
    <w:rsid w:val="00602C35"/>
    <w:rsid w:val="0061247C"/>
    <w:rsid w:val="006228CB"/>
    <w:rsid w:val="00633725"/>
    <w:rsid w:val="006370D6"/>
    <w:rsid w:val="006429D9"/>
    <w:rsid w:val="006606B9"/>
    <w:rsid w:val="00666113"/>
    <w:rsid w:val="00673239"/>
    <w:rsid w:val="006847D1"/>
    <w:rsid w:val="006870E7"/>
    <w:rsid w:val="006A31D7"/>
    <w:rsid w:val="007254DE"/>
    <w:rsid w:val="00737DFE"/>
    <w:rsid w:val="007443DB"/>
    <w:rsid w:val="00744BC8"/>
    <w:rsid w:val="007455F2"/>
    <w:rsid w:val="007517F5"/>
    <w:rsid w:val="0077444E"/>
    <w:rsid w:val="00793E40"/>
    <w:rsid w:val="007B3D2C"/>
    <w:rsid w:val="007D5643"/>
    <w:rsid w:val="007F6768"/>
    <w:rsid w:val="0084237E"/>
    <w:rsid w:val="008941F5"/>
    <w:rsid w:val="008A60C7"/>
    <w:rsid w:val="008B05F8"/>
    <w:rsid w:val="008B2F85"/>
    <w:rsid w:val="008B2F8D"/>
    <w:rsid w:val="00904D63"/>
    <w:rsid w:val="009153F5"/>
    <w:rsid w:val="00921902"/>
    <w:rsid w:val="00955FD6"/>
    <w:rsid w:val="009A1A2B"/>
    <w:rsid w:val="009A4CA2"/>
    <w:rsid w:val="009D0A45"/>
    <w:rsid w:val="00A33485"/>
    <w:rsid w:val="00A35D0C"/>
    <w:rsid w:val="00A824A0"/>
    <w:rsid w:val="00AA5272"/>
    <w:rsid w:val="00AA7158"/>
    <w:rsid w:val="00AB3A0B"/>
    <w:rsid w:val="00AD213B"/>
    <w:rsid w:val="00AF2B17"/>
    <w:rsid w:val="00B2199C"/>
    <w:rsid w:val="00B30870"/>
    <w:rsid w:val="00B6030B"/>
    <w:rsid w:val="00B7664B"/>
    <w:rsid w:val="00B83F27"/>
    <w:rsid w:val="00B84961"/>
    <w:rsid w:val="00B84DFB"/>
    <w:rsid w:val="00B97A78"/>
    <w:rsid w:val="00BB6D6F"/>
    <w:rsid w:val="00BF3549"/>
    <w:rsid w:val="00BF3585"/>
    <w:rsid w:val="00BF47E2"/>
    <w:rsid w:val="00C35C54"/>
    <w:rsid w:val="00C55D0A"/>
    <w:rsid w:val="00C8202F"/>
    <w:rsid w:val="00CA5E97"/>
    <w:rsid w:val="00CC3885"/>
    <w:rsid w:val="00CD7A39"/>
    <w:rsid w:val="00CF4EC9"/>
    <w:rsid w:val="00D05321"/>
    <w:rsid w:val="00D1310C"/>
    <w:rsid w:val="00D21ABC"/>
    <w:rsid w:val="00D644BD"/>
    <w:rsid w:val="00DA3093"/>
    <w:rsid w:val="00DC7AF5"/>
    <w:rsid w:val="00DD03FC"/>
    <w:rsid w:val="00DE3B4B"/>
    <w:rsid w:val="00E22D45"/>
    <w:rsid w:val="00E46A88"/>
    <w:rsid w:val="00E65EF8"/>
    <w:rsid w:val="00E72AC6"/>
    <w:rsid w:val="00E73E8A"/>
    <w:rsid w:val="00E73FC5"/>
    <w:rsid w:val="00E85314"/>
    <w:rsid w:val="00E94014"/>
    <w:rsid w:val="00E94804"/>
    <w:rsid w:val="00EA44CC"/>
    <w:rsid w:val="00EF2BCC"/>
    <w:rsid w:val="00EF46B0"/>
    <w:rsid w:val="00F00785"/>
    <w:rsid w:val="00F11C51"/>
    <w:rsid w:val="00F446A4"/>
    <w:rsid w:val="00F72DDB"/>
    <w:rsid w:val="00FA7801"/>
    <w:rsid w:val="00FD3CF9"/>
    <w:rsid w:val="00FE1F30"/>
    <w:rsid w:val="00FE3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DBDC98"/>
  <w15:chartTrackingRefBased/>
  <w15:docId w15:val="{237ACEF3-2CA0-494F-BA9D-7A7AD5D17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36829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36829"/>
    <w:rPr>
      <w:color w:val="954F72"/>
      <w:u w:val="single"/>
    </w:rPr>
  </w:style>
  <w:style w:type="paragraph" w:customStyle="1" w:styleId="msonormal0">
    <w:name w:val="msonormal"/>
    <w:basedOn w:val="Normal"/>
    <w:rsid w:val="005368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5368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14"/>
      <w:szCs w:val="14"/>
    </w:rPr>
  </w:style>
  <w:style w:type="paragraph" w:customStyle="1" w:styleId="xl66">
    <w:name w:val="xl66"/>
    <w:basedOn w:val="Normal"/>
    <w:rsid w:val="005368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4"/>
      <w:szCs w:val="14"/>
    </w:rPr>
  </w:style>
  <w:style w:type="paragraph" w:customStyle="1" w:styleId="xl67">
    <w:name w:val="xl67"/>
    <w:basedOn w:val="Normal"/>
    <w:rsid w:val="005368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4"/>
      <w:szCs w:val="14"/>
    </w:rPr>
  </w:style>
  <w:style w:type="paragraph" w:customStyle="1" w:styleId="xl68">
    <w:name w:val="xl68"/>
    <w:basedOn w:val="Normal"/>
    <w:rsid w:val="0053682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14"/>
      <w:szCs w:val="14"/>
    </w:rPr>
  </w:style>
  <w:style w:type="paragraph" w:styleId="Header">
    <w:name w:val="header"/>
    <w:basedOn w:val="Normal"/>
    <w:link w:val="HeaderChar"/>
    <w:uiPriority w:val="99"/>
    <w:unhideWhenUsed/>
    <w:rsid w:val="00E73E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3E8A"/>
  </w:style>
  <w:style w:type="paragraph" w:styleId="Footer">
    <w:name w:val="footer"/>
    <w:basedOn w:val="Normal"/>
    <w:link w:val="FooterChar"/>
    <w:uiPriority w:val="99"/>
    <w:unhideWhenUsed/>
    <w:rsid w:val="00E73E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3E8A"/>
  </w:style>
  <w:style w:type="paragraph" w:customStyle="1" w:styleId="EndNoteBibliographyTitle">
    <w:name w:val="EndNote Bibliography Title"/>
    <w:basedOn w:val="Normal"/>
    <w:link w:val="EndNoteBibliographyTitleChar"/>
    <w:rsid w:val="002C222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222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C222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C2225"/>
    <w:rPr>
      <w:rFonts w:ascii="Calibri" w:hAnsi="Calibri" w:cs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A71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A712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A7129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5056C2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9D0A4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84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53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CC87AA-F728-443B-9AA6-2A8F490F92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</TotalTime>
  <Pages>8</Pages>
  <Words>25542</Words>
  <Characters>145596</Characters>
  <Application>Microsoft Office Word</Application>
  <DocSecurity>0</DocSecurity>
  <Lines>1213</Lines>
  <Paragraphs>3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.fakhri@gmail.com</dc:creator>
  <cp:keywords/>
  <dc:description/>
  <cp:lastModifiedBy>Dr. Fakhri</cp:lastModifiedBy>
  <cp:revision>34</cp:revision>
  <dcterms:created xsi:type="dcterms:W3CDTF">2022-12-13T16:49:00Z</dcterms:created>
  <dcterms:modified xsi:type="dcterms:W3CDTF">2023-06-23T12:33:00Z</dcterms:modified>
</cp:coreProperties>
</file>